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47592" w:rsidRDefault="00F9192F" w:rsidP="001714A3">
      <w:pPr>
        <w:pStyle w:val="Title"/>
      </w:pPr>
      <w:r>
        <w:t xml:space="preserve">Mapping Scotland’s Sickening: Using Lexis Surface Visualisations to compare mortality patterns between populations </w:t>
      </w:r>
    </w:p>
    <w:p w:rsidR="00F9192F" w:rsidRDefault="00F9192F" w:rsidP="00F9192F">
      <w:pPr>
        <w:pStyle w:val="Heading1"/>
      </w:pPr>
      <w:r>
        <w:t xml:space="preserve">Abstract </w:t>
      </w:r>
    </w:p>
    <w:p w:rsidR="00F9192F" w:rsidRPr="00F9192F" w:rsidRDefault="00F9192F" w:rsidP="00F9192F"/>
    <w:p w:rsidR="00F9192F" w:rsidRDefault="00F9192F" w:rsidP="00F9192F">
      <w:pPr>
        <w:pStyle w:val="Heading1"/>
      </w:pPr>
      <w:r>
        <w:t xml:space="preserve">Introduction </w:t>
      </w:r>
    </w:p>
    <w:p w:rsidR="00981382" w:rsidRDefault="00981382" w:rsidP="00981382">
      <w:r>
        <w:t xml:space="preserve">This paper will present hundreds of thousands of mortality rates, recorded at over one hundred different ages and over more than sixty years, covering populations in Scotland and those of our nearest neighbours, and selected other populations from across the globe. However it will contain no statistical models, no tables, and very few numbers. It will do this by presenting a series of maps of demographic data, known as Lexis surfaces, which </w:t>
      </w:r>
      <w:r w:rsidR="002F4040">
        <w:t xml:space="preserve">show how something – mortality rates, in this case – varies by both age and by year. Conceptually, Lexis surfaces are to population data as spatial maps are to physical landscapes: in spatial maps, the height of a landscape is shown as a function of both its latitude and its longitude; the Lexis surfaces presented here show mortality as a function of both age and of year. Mortality hazards can be thought to vary continuously over both age and year, much as height varies continuously with </w:t>
      </w:r>
      <w:r w:rsidR="00476CD4">
        <w:t xml:space="preserve">both </w:t>
      </w:r>
      <w:r w:rsidR="002F4040">
        <w:t xml:space="preserve">latitude and longitude. And just as it usually makes little sense to try to understand the height of physical landscapes only as a function of their latitude or longitude alone, so this paper will argue that </w:t>
      </w:r>
      <w:r w:rsidR="00476CD4">
        <w:t xml:space="preserve">important patterns and features in mortality landscapes are often missed when public health research aims to understand population health, and differences between population, by looking only at how </w:t>
      </w:r>
      <w:r w:rsidR="00872B1B">
        <w:t xml:space="preserve">mortality </w:t>
      </w:r>
      <w:r w:rsidR="00476CD4">
        <w:t xml:space="preserve">risks vary as a function of age or time alone. </w:t>
      </w:r>
    </w:p>
    <w:p w:rsidR="00223926" w:rsidRDefault="00223926" w:rsidP="00223926">
      <w:pPr>
        <w:pStyle w:val="Heading2"/>
      </w:pPr>
      <w:r>
        <w:t>Thinking in slices: Life expe</w:t>
      </w:r>
      <w:r w:rsidR="00DA5C07">
        <w:t>ctancy, age schedules, drift and cohorts</w:t>
      </w:r>
    </w:p>
    <w:p w:rsidR="008F2DCC" w:rsidRDefault="00872B1B" w:rsidP="008F2DCC">
      <w:pPr>
        <w:spacing w:after="200" w:line="276" w:lineRule="auto"/>
      </w:pPr>
      <w:r>
        <w:t xml:space="preserve">A life expectancy is a common way that many individual age-specific mortality risks are summarised as a function of year alone. Life expectancies are important summary statistics, and show that, on average, one population tends to live less long than another population in a given year. It is known, for example, that the general trend has been for life expectancies to have increased in richer countries for more than a century. </w:t>
      </w:r>
      <w:r>
        <w:fldChar w:fldCharType="begin" w:fldLock="1"/>
      </w:r>
      <w:r>
        <w:instrText>ADDIN CSL_CITATION { "citationItems" : [ { "id" : "ITEM-1", "itemData" : { "DOI" : "10.1093/ije/dyr061", "ISSN" : "1464-3685", "PMID" : "21415000", "author" : [ { "dropping-particle" : "", "family" : "Leon", "given" : "David A", "non-dropping-particle" : "", "parse-names" : false, "suffix" : "" } ], "container-title" : "International journal of epidemiology", "id" : "ITEM-1", "issue" : "2", "issued" : { "date-parts" : [ [ "2011", "4" ] ] }, "page" : "271-7", "title" : "Trends in European life expectancy: a salutary view.", "type" : "article-journal", "volume" : "40" }, "uris" : [ "http://www.mendeley.com/documents/?uuid=86ba6689-ce9f-419a-8cb6-6778bc7f791a" ] } ], "mendeley" : { "formattedCitation" : "(Leon, 2011)", "plainTextFormattedCitation" : "(Leon, 2011)", "previouslyFormattedCitation" : "(Leon, 2011)" }, "properties" : { "noteIndex" : 0 }, "schema" : "https://github.com/citation-style-language/schema/raw/master/csl-citation.json" }</w:instrText>
      </w:r>
      <w:r>
        <w:fldChar w:fldCharType="separate"/>
      </w:r>
      <w:r w:rsidRPr="00872B1B">
        <w:rPr>
          <w:noProof/>
        </w:rPr>
        <w:t>(Leon, 2011)</w:t>
      </w:r>
      <w:r>
        <w:fldChar w:fldCharType="end"/>
      </w:r>
      <w:r>
        <w:t xml:space="preserve"> Plotting life expectancies against time for many populations can also show how both relative and absolu</w:t>
      </w:r>
      <w:r w:rsidR="008F2DCC">
        <w:t xml:space="preserve">te inequalities can increase despite outcomes improving for everyone, but at a faster rate for some populations than others. For example, life expectancy at birth, for countries submitting data to the Human Mortality Database (HDM) tended to increase faster for females than males for much of the Twentieth Century, leading to a gap in life expectancy by sex opening up until the 1970s, before starting to narrow again in more recent decades, in large part due to falling rates of cardiovascular disease death </w:t>
      </w:r>
      <w:r w:rsidR="006E4E43">
        <w:t>in men over 60 years of age</w:t>
      </w:r>
      <w:r w:rsidR="008F2DCC">
        <w:t xml:space="preserve">. </w:t>
      </w:r>
      <w:r w:rsidR="006E4E43">
        <w:fldChar w:fldCharType="begin" w:fldLock="1"/>
      </w:r>
      <w:r w:rsidR="006E4E43">
        <w:instrText>ADDIN CSL_CITATION { "citationItems" : [ { "id" : "ITEM-1", "itemData" : { "DOI" : "10.1080/00324720701331433", "ISBN" : "0032-4728", "ISSN" : "0032-4728", "PMID" : "17558883", "abstract" : "Using data from the Human Mortality Database for 29 high-income national populations (1751-2004), we review trends in the sex differential in e(0). The widening of this gap during most of the 1900s was due largely to a slower mortality decline for males than females, which previous studies attributed to behavioural factors (e.g., smoking). More recently, the gap began to narrow in most countries, and researchers tried to explain this reversal with the same factors. However, our decomposition analysis reveals that, for the majority of countries, the recent narrowing is due primarily to sex differences in the age pattern of mortality rather than declining sex ratios in mortality: the same rate of mortality decline produces smaller gains in e(0) for women than for men because women's deaths are less dispersed across age (i.e., survivorship is more rectangular).", "author" : [ { "dropping-particle" : "", "family" : "Glei", "given" : "Dana a", "non-dropping-particle" : "", "parse-names" : false, "suffix" : "" }, { "dropping-particle" : "", "family" : "Horiuchi", "given" : "Shiro", "non-dropping-particle" : "", "parse-names" : false, "suffix" : "" } ], "container-title" : "Population studies", "id" : "ITEM-1", "issue" : "2", "issued" : { "date-parts" : [ [ "2007" ] ] }, "page" : "141-159", "title" : "The narrowing sex differential in life expectancy in high-income populations: effects of differences in the age pattern of mortality.", "type" : "article-journal", "volume" : "61" }, "uris" : [ "http://www.mendeley.com/documents/?uuid=dd0350ea-d954-498f-a8d2-45ee2f4901d3" ] }, { "id" : "ITEM-2", "itemData" : { "DOI" : "10.1093/eurpub/ckt076", "ISBN" : "1101-1262", "ISSN" : "1464-360X", "PMID" : "23794676", "abstract" : "BACKGROUND A feature of the health of men across Europe is their higher rates of premature mortality and shorter life expectancy at birth than women. Following the publication of the first State of Men's Health in Europe report, we sought to explore possible reasons. METHOD We analyzed trends in life expectancy at birth in 19 European Union member states (EU19) between 1999 and 2008 using mortality data obtained from Eurostat. We then used Pollard's decomposition method to identify the contribution of deaths from different causes and at different age groups to differences in life expectancy. RESULTS Between 1999 and 2008, life expectancy at birth in the EU19 increased by 2.74 years for men and by 2.09 years for women. Most of these improvements were due to reductions in mortality at ages &gt;60, with cardiovascular disease accounting for approximately half these improvements for men. In 2008, life expectancy of men in the EU19 was 5.92 years lower than that of women. Deaths from all major groups of causes, and at all ages, contributed to this gap, with external causes contributing 0.96 years, cardiovascular disease 1.80 years and neoplasms 1.61 years. CONCLUSION Improvements in the life expectancy at birth of men and women have mostly occurred at older ages. There has been little improvement in the high rate of premature death in younger men, suggesting a need for interventions to tackle their high death rate.", "author" : [ { "dropping-particle" : "", "family" : "White", "given" : "Alan", "non-dropping-particle" : "", "parse-names" : false, "suffix" : "" }, { "dropping-particle" : "", "family" : "McKee", "given" : "Martin", "non-dropping-particle" : "", "parse-names" : false, "suffix" : "" }, { "dropping-particle" : "", "family" : "Sousa", "given" : "Bruno", "non-dropping-particle" : "de", "parse-names" : false, "suffix" : "" }, { "dropping-particle" : "", "family" : "Visser", "given" : "Richard", "non-dropping-particle" : "de", "parse-names" : false, "suffix" : "" }, { "dropping-particle" : "", "family" : "Hogston", "given" : "Richard", "non-dropping-particle" : "", "parse-names" : false, "suffix" : "" }, { "dropping-particle" : "", "family" : "Madsen", "given" : "Svend Aage", "non-dropping-particle" : "", "parse-names" : false, "suffix" : "" }, { "dropping-particle" : "", "family" : "Makara", "given" : "P\u00e9ter", "non-dropping-particle" : "", "parse-names" : false, "suffix" : "" }, { "dropping-particle" : "", "family" : "Richardson", "given" : "Noel", "non-dropping-particle" : "", "parse-names" : false, "suffix" : "" }, { "dropping-particle" : "", "family" : "Zato\u0144ski", "given" : "Witold", "non-dropping-particle" : "", "parse-names" : false, "suffix" : "" }, { "dropping-particle" : "", "family" : "Raine", "given" : "Gary", "non-dropping-particle" : "", "parse-names" : false, "suffix" : "" } ], "container-title" : "European journal of public health", "id" : "ITEM-2", "issue" : "4", "issued" : { "date-parts" : [ [ "2014", "8" ] ] }, "note" : "Uses Eurostat data to look at trends in male and female life expectancy from 1999 to 2008 using mortality data. Uses Pollard's decomposition method to identify the contribution of different causes of death to differences in life expectancy. Finds that life expectancy increased by around 2.7 years for male and 2.09 years for females, and that most of these differences were due to reduced mortality risks from age 60, about half of which was due to reduced CVD risk. Concludes that overall improvements in e0 for males have been from e60, meaning that differences between males and females q0 to q59 are now more important in determining overall health inequalities by sex than before.", "page" : "673-9", "title" : "An examination of the association between premature mortality and life expectancy among men in Europe.", "type" : "article-journal", "volume" : "24" }, "uris" : [ "http://www.mendeley.com/documents/?uuid=e3c450ad-3ae1-40de-94e0-582e97a743cd" ] } ], "mendeley" : { "formattedCitation" : "(Glei &amp; Horiuchi, 2007; White et al., 2014)", "plainTextFormattedCitation" : "(Glei &amp; Horiuchi, 2007; White et al., 2014)", "previouslyFormattedCitation" : "(Glei &amp; Horiuchi, 2007; White et al., 2014)" }, "properties" : { "noteIndex" : 0 }, "schema" : "https://github.com/citation-style-language/schema/raw/master/csl-citation.json" }</w:instrText>
      </w:r>
      <w:r w:rsidR="006E4E43">
        <w:fldChar w:fldCharType="separate"/>
      </w:r>
      <w:r w:rsidR="006E4E43" w:rsidRPr="006E4E43">
        <w:rPr>
          <w:noProof/>
        </w:rPr>
        <w:t>(Glei &amp; Horiuchi, 2007; White et al., 2014)</w:t>
      </w:r>
      <w:r w:rsidR="006E4E43">
        <w:fldChar w:fldCharType="end"/>
      </w:r>
      <w:r w:rsidR="006E4E43">
        <w:t xml:space="preserve"> Similarly, much of Scotland’s partly deserved status as ‘Sick Man of Europe’ is due to its life expectancy trends improving more slowly than those of European neighbours, rather than falling in absolute terms.  </w:t>
      </w:r>
      <w:r w:rsidR="000812E0">
        <w:fldChar w:fldCharType="begin" w:fldLock="1"/>
      </w:r>
      <w:r w:rsidR="00BD7458">
        <w:instrText>ADDIN CSL_CITATION { "citationItems" : [ { "id" : "ITEM-1", "itemData" : { "DOI" : "10.1093/eurpub/ckr136", "ISSN" : "1464-360X", "PMID" : "22021374", "abstract" : "BACKGROUND: Scotland has been dubbed 'the sick man of Europe' on account of its higher mortality rates compared with other western European countries. It is not clear the length of time for which Scotland has had higher mortality rates. The root causes of the higher mortality in Scotland remain elusive. METHODS: Life expectancy data from the Human Mortality Database were tabulated and graphed for a selection of wealthy, mainly European countries from around 1850 onwards. RESULTS: Scotland had a life expectancy in the mid-range of countries included in the Human Mortality Database from the mid-19th century until around 1950. After 1950, Scottish life expectancy improved at a slower rate than in comparably wealthy nations before further faltering during the last 30 years. Scottish life expectancy now lies between that of western European and eastern European nations. The USA also displays a marked faltering in its life expectancy trend after 1981. There is an inverse association between life expectancy and the Index of Economic Freedom such that greater neoliberalism is associated with a smaller increase, or a decrease, in life expectancy. CONCLUSION: Life expectancy in Scotland has only been relatively low since around 1950. From 1980, life expectancy in Scotland, the USA and, to a greater extent, the former USSR displays a further relative faltering. It has been suggested that Scotland suffered disproportionately from the adoption of neoliberalism across the nations of the UK, and the evidence here both supports this suggestion and highlights other countries which may have suffered similarly.", "author" : [ { "dropping-particle" : "", "family" : "McCartney", "given" : "Gerry", "non-dropping-particle" : "", "parse-names" : false, "suffix" : "" }, { "dropping-particle" : "", "family" : "Walsh", "given" : "David", "non-dropping-particle" : "", "parse-names" : false, "suffix" : "" }, { "dropping-particle" : "", "family" : "Whyte", "given" : "Bruce", "non-dropping-particle" : "", "parse-names" : false, "suffix" : "" }, { "dropping-particle" : "", "family" : "Collins", "given" : "Chik", "non-dropping-particle" : "", "parse-names" : false, "suffix" : "" } ], "container-title" : "European journal of public health", "id" : "ITEM-1", "issue" : "6", "issued" : { "date-parts" : [ [ "2012", "12" ] ] }, "page" : "756-60", "title" : "Has Scotland always been the 'sick man' of Europe? An observational study from 1855 to 2006.", "type" : "article-journal", "volume" : "22" }, "uris" : [ "http://www.mendeley.com/documents/?uuid=1249217b-b94c-4172-b315-670ae8f498db" ] }, { "id" : "ITEM-2", "itemData" : { "author" : [ { "dropping-particle" : "", "family" : "Whyte", "given" : "B", "non-dropping-particle" : "", "parse-names" : false, "suffix" : "" }, { "dropping-particle" : "", "family" : "Ajetunmobi", "given" : "T", "non-dropping-particle" : "", "parse-names" : false, "suffix" : "" } ], "id" : "ITEM-2", "issued" : { "date-parts" : [ [ "2012" ] ] }, "publisher-place" : "Glasgow", "title" : "Still 'The sick man of Europe'? Scottish Mortality in A European Context 1950-2010. An analysis of comparative mortality trends", "type" : "report" }, "uris" : [ "http://www.mendeley.com/documents/?uuid=d40c13d8-4f63-4f54-8cd6-717f70556b80" ] } ], "mendeley" : { "formattedCitation" : "(McCartney, Walsh, Whyte, &amp; Collins, 2012; Whyte &amp; Ajetunmobi, 2012)", "plainTextFormattedCitation" : "(McCartney, Walsh, Whyte, &amp; Collins, 2012; Whyte &amp; Ajetunmobi, 2012)", "previouslyFormattedCitation" : "(McCartney, Walsh, Whyte, &amp; Collins, 2012; Whyte &amp; Ajetunmobi, 2012)" }, "properties" : { "noteIndex" : 0 }, "schema" : "https://github.com/citation-style-language/schema/raw/master/csl-citation.json" }</w:instrText>
      </w:r>
      <w:r w:rsidR="000812E0">
        <w:fldChar w:fldCharType="separate"/>
      </w:r>
      <w:r w:rsidR="000812E0" w:rsidRPr="000812E0">
        <w:rPr>
          <w:noProof/>
        </w:rPr>
        <w:t>(McCartney, Walsh, Whyte, &amp; Collins, 2012; Whyte &amp; Ajetunmobi, 2012)</w:t>
      </w:r>
      <w:r w:rsidR="000812E0">
        <w:fldChar w:fldCharType="end"/>
      </w:r>
      <w:r w:rsidR="00265309">
        <w:t xml:space="preserve"> Throughout th</w:t>
      </w:r>
      <w:r w:rsidR="00BD7458">
        <w:t xml:space="preserve">e UK, and in England &amp; Wales in particular, there has been an unprecedented stalling in life expectancies since 2011, leading public health researchers </w:t>
      </w:r>
      <w:r w:rsidR="00BD7458">
        <w:lastRenderedPageBreak/>
        <w:t xml:space="preserve">to suggest the effects of austerity are to blame, and for actuarial models to be revised substantially. </w:t>
      </w:r>
      <w:r w:rsidR="00BD7458">
        <w:fldChar w:fldCharType="begin" w:fldLock="1"/>
      </w:r>
      <w:r w:rsidR="00BD7458">
        <w:instrText>ADDIN CSL_CITATION { "citationItems" : [ { "id" : "ITEM-1", "itemData" : { "DOI" : "10.1136/bmj.j1946", "ISSN" : "0959-8138", "author" : [ { "dropping-particle" : "", "family" : "Fransham", "given" : "Mark", "non-dropping-particle" : "", "parse-names" : false, "suffix" : "" }, { "dropping-particle" : "", "family" : "Dorling", "given" : "Danny", "non-dropping-particle" : "", "parse-names" : false, "suffix" : "" } ], "container-title" : "BMJ", "id" : "ITEM-1", "issued" : { "date-parts" : [ [ "2017", "5", "8" ] ] }, "page" : "j1946", "title" : "Have mortality improvements stalled in England?", "type" : "article-journal" }, "uris" : [ "http://www.mendeley.com/documents/?uuid=ea496f0b-2f2c-485a-92e8-d8f47a867516" ] }, { "id" : "ITEM-2", "itemData" : { "URL" : "http://www.theactuary.com/news/2017/03/an-unprecedented-rise-in-uk-deaths-will-see-life-expectancy-fall/", "abstract" : "Life expectancy will reduce by four months for a 65 year-old man, and six months for a woman of the same age, as a result of a new mortality projection model released yesterday, according to Willis Towers Watson (WLTW).", "accessed" : { "date-parts" : [ [ "2017", "11", "16" ] ] }, "author" : [ { "dropping-particle" : "", "family" : "Seekings", "given" : "Chris", "non-dropping-particle" : "", "parse-names" : false, "suffix" : "" } ], "container-title" : "The Actuary", "id" : "ITEM-2", "issued" : { "date-parts" : [ [ "2017" ] ] }, "title" : "An \u2018unprecedented\u2019 rise in UK deaths sees improving life expectancy stall", "type" : "webpage" }, "uris" : [ "http://www.mendeley.com/documents/?uuid=2df019b6-dcdf-4cb6-a70d-4b5a95b628a6" ] } ], "mendeley" : { "formattedCitation" : "(Fransham &amp; Dorling, 2017; Seekings, 2017)", "plainTextFormattedCitation" : "(Fransham &amp; Dorling, 2017; Seekings, 2017)", "previouslyFormattedCitation" : "(Fransham &amp; Dorling, 2017; Seekings, 2017)" }, "properties" : { "noteIndex" : 0 }, "schema" : "https://github.com/citation-style-language/schema/raw/master/csl-citation.json" }</w:instrText>
      </w:r>
      <w:r w:rsidR="00BD7458">
        <w:fldChar w:fldCharType="separate"/>
      </w:r>
      <w:r w:rsidR="00BD7458" w:rsidRPr="00BD7458">
        <w:rPr>
          <w:noProof/>
        </w:rPr>
        <w:t>(Fransham &amp; Dorling, 2017; Seekings, 2017)</w:t>
      </w:r>
      <w:r w:rsidR="00BD7458">
        <w:fldChar w:fldCharType="end"/>
      </w:r>
    </w:p>
    <w:p w:rsidR="00BD7458" w:rsidRDefault="00BD7458" w:rsidP="008F2DCC">
      <w:pPr>
        <w:spacing w:after="200" w:line="276" w:lineRule="auto"/>
      </w:pPr>
      <w:r>
        <w:t xml:space="preserve">The risk of dying, known as the force of mortality, also varies in characteristic ways with age, according to a ‘schedule’ that tends to be simple and predictable </w:t>
      </w:r>
      <w:r w:rsidR="00207598">
        <w:t xml:space="preserve">over </w:t>
      </w:r>
      <w:r w:rsidR="004773EF">
        <w:t>some ages</w:t>
      </w:r>
      <w:r>
        <w:t>, but more complicated and unpredictable at other ages. After around the age of 50, the risk of dying in the next year has tended to increase exponentially with each additional year of age, resulting in a schedule that appears as a straight line when the logarithm of mortality is plotted as a function of age, at least until very old age. Much of this increasing mortality hazard with age has been labelled ‘senescent’</w:t>
      </w:r>
      <w:r w:rsidR="00207598">
        <w:t xml:space="preserve">, the results of chronic and cumulative deterioration of bodily structure and function with age, of cells imperfectly copying themselves, each time with some errors, which eventually accumulate and become catastrophic for bodily functioning. Long because the biology of ageing was understood, however, the straight line schedule of log mortality against age was noted by insurers, academics, and actuaries, and today </w:t>
      </w:r>
      <w:r w:rsidR="009A0220">
        <w:t xml:space="preserve">is </w:t>
      </w:r>
      <w:r w:rsidR="00207598">
        <w:t xml:space="preserve">usually referred to as the </w:t>
      </w:r>
      <w:proofErr w:type="spellStart"/>
      <w:r w:rsidR="00207598">
        <w:t>Gompertz</w:t>
      </w:r>
      <w:proofErr w:type="spellEnd"/>
      <w:r w:rsidR="00207598">
        <w:t xml:space="preserve"> curve</w:t>
      </w:r>
      <w:r w:rsidR="004773EF">
        <w:t xml:space="preserve">, after the author of a publication written in 1825. </w:t>
      </w:r>
      <w:r w:rsidR="004773EF">
        <w:fldChar w:fldCharType="begin" w:fldLock="1"/>
      </w:r>
      <w:r w:rsidR="004773EF">
        <w:instrText>ADDIN CSL_CITATION { "citationItems" : [ { "id" : "ITEM-1", "itemData" : { "DOI" : "10.1098/rstl.1825.0026", "ISSN" : "0261-0523", "author" : [ { "dropping-particle" : "", "family" : "Gompertz", "given" : "B.", "non-dropping-particle" : "", "parse-names" : false, "suffix" : "" } ], "container-title" : "Philosophical Transactions of the Royal Society of London", "id" : "ITEM-1", "issued" : { "date-parts" : [ [ "1825", "1", "1" ] ] }, "page" : "513-583", "title" : "On the Nature of the Function Expressive of the Law of Human Mortality, and on a New Mode of Determining the Value of Life Contingencies", "type" : "article-journal", "volume" : "115" }, "uris" : [ "http://www.mendeley.com/documents/?uuid=4b87caf1-924a-4510-89be-de56d5269401" ] } ], "mendeley" : { "formattedCitation" : "(Gompertz, 1825)", "plainTextFormattedCitation" : "(Gompertz, 1825)", "previouslyFormattedCitation" : "(Gompertz, 1825)" }, "properties" : { "noteIndex" : 0 }, "schema" : "https://github.com/citation-style-language/schema/raw/master/csl-citation.json" }</w:instrText>
      </w:r>
      <w:r w:rsidR="004773EF">
        <w:fldChar w:fldCharType="separate"/>
      </w:r>
      <w:r w:rsidR="004773EF" w:rsidRPr="004773EF">
        <w:rPr>
          <w:noProof/>
        </w:rPr>
        <w:t>(Gompertz, 1825)</w:t>
      </w:r>
      <w:r w:rsidR="004773EF">
        <w:fldChar w:fldCharType="end"/>
      </w:r>
      <w:r w:rsidR="004773EF">
        <w:t xml:space="preserve"> However, not all deaths are caused by old age; others are caused by accidents, violence, childbirth, and other things that ‘just happen’ to bodies</w:t>
      </w:r>
      <w:r w:rsidR="00207598">
        <w:t xml:space="preserve"> </w:t>
      </w:r>
      <w:r w:rsidR="004773EF">
        <w:t xml:space="preserve">whatever state of repair or disrepair they are in. To represent this hazard of death, a baseline hazard has been added at all ages, producing the next simplest age-mortality schedule, known as the </w:t>
      </w:r>
      <w:proofErr w:type="spellStart"/>
      <w:r w:rsidR="004773EF">
        <w:t>Gompertz-Makeham</w:t>
      </w:r>
      <w:proofErr w:type="spellEnd"/>
      <w:r w:rsidR="004773EF">
        <w:t xml:space="preserve"> model, named additionally after the author of a paper published in an actuarial journal in 1860. </w:t>
      </w:r>
      <w:r w:rsidR="004773EF">
        <w:fldChar w:fldCharType="begin" w:fldLock="1"/>
      </w:r>
      <w:r w:rsidR="004773EF">
        <w:instrText>ADDIN CSL_CITATION { "citationItems" : [ { "id" : "ITEM-1", "itemData" : { "DOI" : "10.2307/41134925", "ISSN" : "20461658", "author" : [ { "dropping-particle" : "", "family" : "Makeham", "given" : "William Matthew", "non-dropping-particle" : "", "parse-names" : false, "suffix" : "" } ], "container-title" : "The Assurance Magazine, and Journal of the Institute of Actuaries", "id" : "ITEM-1", "issue" : "6", "issued" : { "date-parts" : [ [ "1860", "1", "1" ] ] }, "page" : "301-310", "publisher" : "Cambridge University Press on behalf of the Institute and Faculty of Actuaries", "title" : "On the Law of Mortality and the Construction of Annuity Tables", "type" : "article-journal", "volume" : "8" }, "uris" : [ "http://www.mendeley.com/documents/?uuid=2efd5169-76fe-4627-81f1-77b557c8106d" ] } ], "mendeley" : { "formattedCitation" : "(Makeham, 1860)", "plainTextFormattedCitation" : "(Makeham, 1860)", "previouslyFormattedCitation" : "(Makeham, 1860)" }, "properties" : { "noteIndex" : 0 }, "schema" : "https://github.com/citation-style-language/schema/raw/master/csl-citation.json" }</w:instrText>
      </w:r>
      <w:r w:rsidR="004773EF">
        <w:fldChar w:fldCharType="separate"/>
      </w:r>
      <w:r w:rsidR="004773EF" w:rsidRPr="004773EF">
        <w:rPr>
          <w:noProof/>
        </w:rPr>
        <w:t>(Makeham, 1860)</w:t>
      </w:r>
      <w:r w:rsidR="004773EF">
        <w:fldChar w:fldCharType="end"/>
      </w:r>
      <w:r w:rsidR="004773EF">
        <w:t xml:space="preserve"> There is also a distinct and high hazard within the first year of life, and within this first year concentrated in the first months, weeks and days. </w:t>
      </w:r>
      <w:r w:rsidR="009A0220">
        <w:t xml:space="preserve">Historically the risk of dying in infancy was similar to the risk of dying at very old age, producing empirical schedules of hazard against age that were high in the first year, low in childhood, then rising again with adulthood, and because of this shape referred to as ‘bathtub curves’. Adding yet more complexity to the age schedule is the observation that the ‘baseline risk’ does not appear constant at all ages, or the same between sexes. Instead, the mortality hazard appears to diverge between in the first few years of adulthood: jumping up sharply for males at the start of childhood, largely due to violent and accidental deaths, and historically for females between around the ages of 25 and 30 years, due to the risk of death in childbirth. These additional risks in early adulthood have been described as ‘the accident hump’, although these deaths are not all accidental. Relatively few models have attempted to parametrically fit the whole age schedule, with the most </w:t>
      </w:r>
      <w:r w:rsidR="0086437C">
        <w:t>comprehensive and complicated models, incorporating up to eight parameters</w:t>
      </w:r>
      <w:r w:rsidR="00AC6572">
        <w:t xml:space="preserve"> </w:t>
      </w:r>
      <w:r w:rsidR="0086437C">
        <w:t xml:space="preserve">being proposed in 1980 </w:t>
      </w:r>
      <w:r w:rsidR="0086437C">
        <w:fldChar w:fldCharType="begin" w:fldLock="1"/>
      </w:r>
      <w:r w:rsidR="0086437C">
        <w:instrText>ADDIN CSL_CITATION { "citationItems" : [ { "id" : "ITEM-1", "itemData" : { "DOI" : "10.1017/S0020268100040257", "ISSN" : "0020-2681", "abstract" : "The development of a \u2018law of mortality\u2019, a mathematical expression for the graduation of the age pattern of mortality, has been of interest since the development of the first life tables by John Graunt (1662) and Edmund Halley (1693). Although Abraham De Moivre proposed a very simple law as early as 1725 the best known early contribution is probably that of Benjamin Gompertz (1825). Since World War II mathematical formulae have been used to graduate sections of the English Life Tables, as well as assured lives mortality, and pensioner and annuitant mortality. Reviews of attempts at finding the \u2018law of mortality\u2019 have been given by Elston and Benjamin and Haycocks.", "author" : [ { "dropping-particle" : "", "family" : "Heligman", "given" : "L.", "non-dropping-particle" : "", "parse-names" : false, "suffix" : "" }, { "dropping-particle" : "", "family" : "Pollard", "given" : "J. H.", "non-dropping-particle" : "", "parse-names" : false, "suffix" : "" } ], "container-title" : "Journal of the Institute of Actuaries", "id" : "ITEM-1", "issue" : "01", "issued" : { "date-parts" : [ [ "1980", "1", "20" ] ] }, "page" : "49-80", "title" : "The age pattern of mortality", "type" : "article-journal", "volume" : "107" }, "uris" : [ "http://www.mendeley.com/documents/?uuid=475fe360-78e5-4042-8189-832f2c4bb8ae" ] } ], "mendeley" : { "formattedCitation" : "(Heligman &amp; Pollard, 1980)", "plainTextFormattedCitation" : "(Heligman &amp; Pollard, 1980)", "previouslyFormattedCitation" : "(Heligman &amp; Pollard, 1980)" }, "properties" : { "noteIndex" : 0 }, "schema" : "https://github.com/citation-style-language/schema/raw/master/csl-citation.json" }</w:instrText>
      </w:r>
      <w:r w:rsidR="0086437C">
        <w:fldChar w:fldCharType="separate"/>
      </w:r>
      <w:r w:rsidR="0086437C" w:rsidRPr="0086437C">
        <w:rPr>
          <w:noProof/>
        </w:rPr>
        <w:t>(Heligman &amp; Pollard, 1980)</w:t>
      </w:r>
      <w:r w:rsidR="0086437C">
        <w:fldChar w:fldCharType="end"/>
      </w:r>
      <w:r w:rsidR="0086437C">
        <w:t xml:space="preserve">, and a somewhat simpler five parameter model, first developed for modelling mortality risks in other animals, being proposed by Siler in 1979 </w:t>
      </w:r>
      <w:r w:rsidR="0086437C">
        <w:fldChar w:fldCharType="begin" w:fldLock="1"/>
      </w:r>
      <w:r w:rsidR="0086437C">
        <w:instrText>ADDIN CSL_CITATION { "citationItems" : [ { "id" : "ITEM-1", "itemData" : { "DOI" : "10.2307/1936612", "ISSN" : "00129658", "author" : [ { "dropping-particle" : "", "family" : "Siler", "given" : "William", "non-dropping-particle" : "", "parse-names" : false, "suffix" : "" } ], "container-title" : "Ecology", "id" : "ITEM-1", "issue" : "4", "issued" : { "date-parts" : [ [ "1979", "8" ] ] }, "page" : "750-757", "title" : "A Competing-Risk Model for Animal Mortality", "type" : "article-journal", "volume" : "60" }, "uris" : [ "http://www.mendeley.com/documents/?uuid=1b05fc71-f549-41e8-8d2c-4f480d3b9177" ] } ], "mendeley" : { "formattedCitation" : "(Siler, 1979)", "plainTextFormattedCitation" : "(Siler, 1979)", "previouslyFormattedCitation" : "(Siler, 1979)" }, "properties" : { "noteIndex" : 0 }, "schema" : "https://github.com/citation-style-language/schema/raw/master/csl-citation.json" }</w:instrText>
      </w:r>
      <w:r w:rsidR="0086437C">
        <w:fldChar w:fldCharType="separate"/>
      </w:r>
      <w:r w:rsidR="0086437C" w:rsidRPr="0086437C">
        <w:rPr>
          <w:noProof/>
        </w:rPr>
        <w:t>(Siler, 1979)</w:t>
      </w:r>
      <w:r w:rsidR="0086437C">
        <w:fldChar w:fldCharType="end"/>
      </w:r>
      <w:r w:rsidR="0086437C">
        <w:t xml:space="preserve">, and applied to humans over subsequent years. </w:t>
      </w:r>
      <w:r w:rsidR="0086437C">
        <w:fldChar w:fldCharType="begin" w:fldLock="1"/>
      </w:r>
      <w:r w:rsidR="0086437C">
        <w:instrText>ADDIN CSL_CITATION { "citationItems" : [ { "id" : "ITEM-1", "itemData" : { "author" : [ { "dropping-particle" : "", "family" : "Gage", "given" : "T", "non-dropping-particle" : "", "parse-names" : false, "suffix" : "" }, { "dropping-particle" : "", "family" : "Dyke", "given" : "B", "non-dropping-particle" : "", "parse-names" : false, "suffix" : "" } ], "container-title" : "Human Biology", "id" : "ITEM-1", "issue" : "2", "issued" : { "date-parts" : [ [ "1986" ] ] }, "page" : "275-291", "title" : "Parameterizing Abridged Mortality Tables: The Siler Three-Component Hazard Model", "type" : "article-journal", "volume" : "58" }, "uris" : [ "http://www.mendeley.com/documents/?uuid=f1cbdefd-9521-461f-b977-690a13137f0b" ] } ], "mendeley" : { "formattedCitation" : "(Gage &amp; Dyke, 1986)", "plainTextFormattedCitation" : "(Gage &amp; Dyke, 1986)", "previouslyFormattedCitation" : "(Gage &amp; Dyke, 1986)" }, "properties" : { "noteIndex" : 0 }, "schema" : "https://github.com/citation-style-language/schema/raw/master/csl-citation.json" }</w:instrText>
      </w:r>
      <w:r w:rsidR="0086437C">
        <w:fldChar w:fldCharType="separate"/>
      </w:r>
      <w:r w:rsidR="0086437C" w:rsidRPr="0086437C">
        <w:rPr>
          <w:noProof/>
        </w:rPr>
        <w:t>(Gage &amp; Dyke, 1986)</w:t>
      </w:r>
      <w:r w:rsidR="0086437C">
        <w:fldChar w:fldCharType="end"/>
      </w:r>
    </w:p>
    <w:p w:rsidR="00AC6572" w:rsidRDefault="0086437C" w:rsidP="008F2DCC">
      <w:pPr>
        <w:spacing w:after="200" w:line="276" w:lineRule="auto"/>
      </w:pPr>
      <w:r>
        <w:t xml:space="preserve">Age-specific mortality risks have been constantly changing over time, however, and </w:t>
      </w:r>
      <w:r w:rsidR="00F15DA5">
        <w:t xml:space="preserve">so any attempts to predict both healthy and overall life expectancies for populations that are not already extinct needs to account for how these age-specific risks will evolve over coming years and decades. </w:t>
      </w:r>
      <w:r w:rsidR="00677269">
        <w:t xml:space="preserve">Perhaps the most widely used modelling framework for doing this was proposed by Lee &amp; Carter in 1992, and involves making the assumption that the logarithm of age-specific mortality rates will tend to ‘drift’ downwards over time at a constant rate. </w:t>
      </w:r>
      <w:r w:rsidR="00677269">
        <w:fldChar w:fldCharType="begin" w:fldLock="1"/>
      </w:r>
      <w:r w:rsidR="00677269">
        <w:instrText>ADDIN CSL_CITATION { "citationItems" : [ { "id" : "ITEM-1", "itemData" : { "DOI" : "10.1080/01621459.1992.10475265", "ISSN" : "0162-1459", "author" : [ { "dropping-particle" : "", "family" : "Lee", "given" : "Ronald D.", "non-dropping-particle" : "", "parse-names" : false, "suffix" : "" }, { "dropping-particle" : "", "family" : "Carter", "given" : "Lawrence R.", "non-dropping-particle" : "", "parse-names" : false, "suffix" : "" } ], "container-title" : "Journal of the American Statistical Association", "id" : "ITEM-1", "issue" : "419", "issued" : { "date-parts" : [ [ "1992", "9" ] ] }, "page" : "659-671", "title" : "Modeling and Forecasting U.S. Mortality", "type" : "article-journal", "volume" : "87" }, "uris" : [ "http://www.mendeley.com/documents/?uuid=cc4863fe-08b8-4567-8a70-e8c7ec2c5395" ] } ], "mendeley" : { "formattedCitation" : "(Lee &amp; Carter, 1992)", "plainTextFormattedCitation" : "(Lee &amp; Carter, 1992)", "previouslyFormattedCitation" : "(Lee &amp; Carter, 1992)" }, "properties" : { "noteIndex" : 0 }, "schema" : "https://github.com/citation-style-language/schema/raw/master/csl-citation.json" }</w:instrText>
      </w:r>
      <w:r w:rsidR="00677269">
        <w:fldChar w:fldCharType="separate"/>
      </w:r>
      <w:r w:rsidR="00677269" w:rsidRPr="00677269">
        <w:rPr>
          <w:noProof/>
        </w:rPr>
        <w:t>(Lee &amp; Carter, 1992)</w:t>
      </w:r>
      <w:r w:rsidR="00677269">
        <w:fldChar w:fldCharType="end"/>
      </w:r>
      <w:r w:rsidR="00677269">
        <w:t xml:space="preserve"> Methodologically, it has been noted that the Lee-Carter model is a form of principle component analysis (PCA) which summarises the age-year surface of values using only the first principle component, the ‘</w:t>
      </w:r>
      <w:r w:rsidR="00AC6572">
        <w:t xml:space="preserve">drift parameter’, </w:t>
      </w:r>
      <w:r w:rsidR="00AC6572">
        <w:fldChar w:fldCharType="begin" w:fldLock="1"/>
      </w:r>
      <w:r w:rsidR="00AC6572">
        <w:instrText>ADDIN CSL_CITATION { "citationItems" : [ { "id" : "ITEM-1", "itemData" : { "abstract" : "We demonstrate here several previously unrecognized or insufficiently appreciated properties of the Lee-Carter mortality forecasting approach, the dominant method used in both the academic literature and practical applications. We show that this model is a special case of a considerably simpler, and less often biased, random walk with drift model, and prove that the age profile forecast from both approaches will always become less smooth and unrealistic after a point (when forecasting forward or backwards in time) and will eventually deviate from any given baseline. We use these and other properties we demonstrate to suggest when the model would be most applicable in practice.", "author" : [ { "dropping-particle" : "", "family" : "Girosi", "given" : "F", "non-dropping-particle" : "", "parse-names" : false, "suffix" : "" }, { "dropping-particle" : "", "family" : "King", "given" : "G", "non-dropping-particle" : "", "parse-names" : false, "suffix" : "" } ], "id" : "ITEM-1", "issued" : { "date-parts" : [ [ "2007" ] ] }, "title" : "Understanding the Lee-Carter Mortality Forecasting Method", "type" : "report" }, "uris" : [ "http://www.mendeley.com/documents/?uuid=5e1df2ea-d873-4afa-ac8c-49891cd3df27" ] } ], "mendeley" : { "formattedCitation" : "(Girosi &amp; King, 2007)", "plainTextFormattedCitation" : "(Girosi &amp; King, 2007)", "previouslyFormattedCitation" : "(Girosi &amp; King, 2007)" }, "properties" : { "noteIndex" : 0 }, "schema" : "https://github.com/citation-style-language/schema/raw/master/csl-citation.json" }</w:instrText>
      </w:r>
      <w:r w:rsidR="00AC6572">
        <w:fldChar w:fldCharType="separate"/>
      </w:r>
      <w:r w:rsidR="00AC6572" w:rsidRPr="00AC6572">
        <w:rPr>
          <w:noProof/>
        </w:rPr>
        <w:t>(Girosi &amp; King, 2007)</w:t>
      </w:r>
      <w:r w:rsidR="00AC6572">
        <w:fldChar w:fldCharType="end"/>
      </w:r>
      <w:r w:rsidR="00AC6572">
        <w:t xml:space="preserve"> and that there may be additional value in characterising populations using additional principle components. </w:t>
      </w:r>
      <w:r w:rsidR="00AC6572">
        <w:fldChar w:fldCharType="begin" w:fldLock="1"/>
      </w:r>
      <w:r w:rsidR="00AC6572">
        <w:instrText>ADDIN CSL_CITATION { "citationItems" : [ { "id" : "ITEM-1", "itemData" : { "DOI" : "10.1007/978-88-470-0704-8_17", "ISBN" : "978-88-470-0704-8", "abstract" : "In the framework of demographic processes, different approaches can be identified. According to their aims, these approaches can be differentiated in extrapolative and structural methods. The first focus on the homogeneity of trends in order to obtain projection. The second are based on structural models relating demographic variables to other kinds of variables (geographical, social, economical, etc.). Nowadays, this distinction is not so clear and the joint use of explorative and explanatory approaches is increasing. In this paper, we focus on the extrapolative features of the Lee-Carter model (1992) and propose a reading of such method in the framework of the Multidimensional Data Analysis. Our aim is to propose a data analysis strategy exploiting the analytical and geometrical properties of the Lee-Carter method.", "author" : [ { "dropping-particle" : "", "family" : "Giordano", "given" : "Giuseppe", "non-dropping-particle" : "", "parse-names" : false, "suffix" : "" }, { "dropping-particle" : "", "family" : "Russolillo", "given" : "Maria", "non-dropping-particle" : "", "parse-names" : false, "suffix" : "" }, { "dropping-particle" : "", "family" : "Haberman", "given" : "Steven", "non-dropping-particle" : "", "parse-names" : false, "suffix" : "" } ], "container-title" : "Mathematical and Statistical Methods in Insurance and Finance", "editor" : [ { "dropping-particle" : "", "family" : "Perna", "given" : "Cira", "non-dropping-particle" : "", "parse-names" : false, "suffix" : "" }, { "dropping-particle" : "", "family" : "Sibillo", "given" : "Marilena", "non-dropping-particle" : "", "parse-names" : false, "suffix" : "" } ], "id" : "ITEM-1", "issued" : { "date-parts" : [ [ "2008" ] ] }, "page" : "131-138", "publisher" : "Springer Milan", "publisher-place" : "Milano", "title" : "Comparing Mortality Trends via Lee-Carter Method in the Framework of Multidimensional Data Analysis", "type" : "chapter" }, "uris" : [ "http://www.mendeley.com/documents/?uuid=d4368c8d-ba9e-4dc3-b278-38e15c4033ba" ] } ], "mendeley" : { "formattedCitation" : "(Giordano, Russolillo, &amp; Haberman, 2008)", "plainTextFormattedCitation" : "(Giordano, Russolillo, &amp; Haberman, 2008)", "previouslyFormattedCitation" : "(Giordano, Russolillo, &amp; Haberman, 2008)" }, "properties" : { "noteIndex" : 0 }, "schema" : "https://github.com/citation-style-language/schema/raw/master/csl-citation.json" }</w:instrText>
      </w:r>
      <w:r w:rsidR="00AC6572">
        <w:fldChar w:fldCharType="separate"/>
      </w:r>
      <w:r w:rsidR="00AC6572" w:rsidRPr="00AC6572">
        <w:rPr>
          <w:noProof/>
        </w:rPr>
        <w:t>(Giordano, Russolillo, &amp; Haberman, 2008)</w:t>
      </w:r>
      <w:r w:rsidR="00AC6572">
        <w:fldChar w:fldCharType="end"/>
      </w:r>
      <w:r w:rsidR="00AC6572">
        <w:t xml:space="preserve"> Conceptually, the Lee-Carter model </w:t>
      </w:r>
      <w:r w:rsidR="00AC6572">
        <w:lastRenderedPageBreak/>
        <w:t xml:space="preserve">is based around the </w:t>
      </w:r>
      <w:proofErr w:type="spellStart"/>
      <w:r w:rsidR="00AC6572">
        <w:t>Gompertz-Makeham</w:t>
      </w:r>
      <w:proofErr w:type="spellEnd"/>
      <w:r w:rsidR="00AC6572">
        <w:t xml:space="preserve"> model, assuming its log-linear shape will tend to evolve according to a constant tempo, the ‘drift parameter’. For this reason, Lee-Carter models tend to be less effective in estimating mortality rate changes at younger ages (before around age 50), but are often nevertheless relatively effective at estimating future life expectancies because the majority of deaths that occur in richer countries tend to be at these older ages. </w:t>
      </w:r>
    </w:p>
    <w:p w:rsidR="0086437C" w:rsidRDefault="00266EE7" w:rsidP="008F2DCC">
      <w:pPr>
        <w:spacing w:after="200" w:line="276" w:lineRule="auto"/>
      </w:pPr>
      <w:r>
        <w:t>An additional complication in thinking about mortality patterns relates to efforts to uniquely model and estimate</w:t>
      </w:r>
      <w:r w:rsidR="00AC6572">
        <w:t xml:space="preserve"> age-period-coh</w:t>
      </w:r>
      <w:r>
        <w:t>ort (APC) effects</w:t>
      </w:r>
      <w:r w:rsidR="00AC6572">
        <w:t xml:space="preserve">. </w:t>
      </w:r>
      <w:r w:rsidR="00223926">
        <w:t>All populations exist and age as cohorts, ageing one year per year, and some specific cohorts appear distinct in their mortality risks than cohorts from neighbouring birth years. For example, people born around the time of the ‘Spanish Flu’ of 1918 appear to have somewhat higher mortality risks at any given age than might be expected from trends observed i</w:t>
      </w:r>
      <w:r w:rsidR="00DA5C07">
        <w:t xml:space="preserve">n earlier and later cohorts, </w:t>
      </w:r>
      <w:r w:rsidR="00DA5C07">
        <w:fldChar w:fldCharType="begin" w:fldLock="1"/>
      </w:r>
      <w:r w:rsidR="007B12FE">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abstract" : "This paper uses the 1918 influenza pandemic as a natural experiment for testing the fetal origins hypothesis. The pandemic arrived unexpectedly in the fall of 1918 and had largely subsided by January 1919, generating sharp predictions for long-term effects. Data from the 1960\u201380 decennial U.S. Census indicate that cohorts in utero during the pandemic displayed reduced educational attainment, increased rates of physical disability, lower income, lower socioeconomic status, and higher transfer payments compared with other birth cohorts. These results indicate that investments in fetal health can increase human capital.", "author" : [ { "dropping-particle" : "", "family" : "Almond", "given" : "D", "non-dropping-particle" : "", "parse-names" : false, "suffix" : "" } ], "container-title" : "Journal of Political Economy2", "id" : "ITEM-2", "issue" : "4", "issued" : { "date-parts" : [ [ "2006" ] ] }, "page" : "672-712", "title" : "Is the 1918 Influenxa Pandemic Over? Long-Term Effects of In Utero Influenza Exposure in the Post-1940 U.S. Population", "type" : "article-journal", "volume" : "114" }, "uris" : [ "http://www.mendeley.com/documents/?uuid=dce1335b-1116-49a4-9814-3a6210107a5e" ] } ], "mendeley" : { "formattedCitation" : "(Almond, 2006; J Minton, Vanderbloemen, &amp; Dorling, 2013)", "plainTextFormattedCitation" : "(Almond, 2006; J Minton, Vanderbloemen, &amp; Dorling, 2013)", "previouslyFormattedCitation" : "(Almond, 2006; J Minton, Vanderbloemen, &amp; Dorling, 2013)" }, "properties" : { "noteIndex" : 0 }, "schema" : "https://github.com/citation-style-language/schema/raw/master/csl-citation.json" }</w:instrText>
      </w:r>
      <w:r w:rsidR="00DA5C07">
        <w:fldChar w:fldCharType="separate"/>
      </w:r>
      <w:r w:rsidR="007B12FE" w:rsidRPr="007B12FE">
        <w:rPr>
          <w:noProof/>
        </w:rPr>
        <w:t>(Almond, 2006; J Minton, Vanderbloemen, &amp; Dorling, 2013)</w:t>
      </w:r>
      <w:r w:rsidR="00DA5C07">
        <w:fldChar w:fldCharType="end"/>
      </w:r>
      <w:r w:rsidR="00DA5C07">
        <w:t xml:space="preserve"> and people born in England and Wales in the 1950s to have a somewhat lower mortality risk as they age than might be expected from broader trends. </w:t>
      </w:r>
      <w:r w:rsidR="00DA5C07">
        <w:fldChar w:fldCharType="begin" w:fldLock="1"/>
      </w:r>
      <w:r w:rsidR="00DA5C07">
        <w:instrText>ADDIN CSL_CITATION { "citationItems" : [ { "id" : "ITEM-1", "itemData" : { "author" : [ { "dropping-particle" : "", "family" : "Willets", "given" : "Richard", "non-dropping-particle" : "", "parse-names" : false, "suffix" : "" } ], "id" : "ITEM-1", "issued" : { "date-parts" : [ [ "2003" ] ] }, "number-of-pages" : "1-38", "title" : "THE COHORT EFFECT : INSIGHTS AND EXPLANATIONS", "type" : "report" }, "uris" : [ "http://www.mendeley.com/documents/?uuid=8e65a7c7-7962-4cda-86bb-6d21af0bf773" ] } ], "mendeley" : { "formattedCitation" : "(Willets, 2003)", "plainTextFormattedCitation" : "(Willets, 2003)", "previouslyFormattedCitation" : "(Willets, 2003)" }, "properties" : { "noteIndex" : 0 }, "schema" : "https://github.com/citation-style-language/schema/raw/master/csl-citation.json" }</w:instrText>
      </w:r>
      <w:r w:rsidR="00DA5C07">
        <w:fldChar w:fldCharType="separate"/>
      </w:r>
      <w:r w:rsidR="00DA5C07" w:rsidRPr="00DA5C07">
        <w:rPr>
          <w:noProof/>
        </w:rPr>
        <w:t>(Willets, 2003)</w:t>
      </w:r>
      <w:r w:rsidR="00DA5C07">
        <w:fldChar w:fldCharType="end"/>
      </w:r>
      <w:r w:rsidR="00DA5C07">
        <w:t xml:space="preserve"> There have been various attempts to uniquely partition away cohort effects from age effects and period effects in statistical models (for example </w:t>
      </w:r>
      <w:r w:rsidR="00DA5C07">
        <w:fldChar w:fldCharType="begin" w:fldLock="1"/>
      </w:r>
      <w:r w:rsidR="00DA5C07">
        <w:instrText>ADDIN CSL_CITATION { "citationItems" : [ { "id" : "ITEM-1", "itemData" : { "DOI" : "10.1002/cncr.20987", "ISBN" : "3347663691", "ISSN" : "1467-9531", "abstract" : "Age-period-cohort (APC) accounting models have long been objects of attention in statistical studies of human populations. It is well known that the identification problem created by the linear dependency of age, period, and cohort (Period = Age + Cohort or P = A + C) presents a major methodological challenge to APC analysis, a problem that has been widely addressed in demography, epidemiology, and statistics. This paper compares parameter estimates and model fit statistics produced by two solutions to the identification problem in age-period-cohort models\u2014namely, the conventional demographic approach of constrained generalized linear models (Fienberg and Mason 1978, 1985; Mason and Smith 1985) and the intrinsic estimator method recently developed by Fu (2000; Knight and Fu 2000; Fu, Hall, and Rohan 2004). We report empirical analyses of applications of these two methods to population data on U.S. female mortality rates. Comparisons of parameter estimates suggest that both constrained generalized linear models and the intrinsic estimator method can yield similar estimates of age, period, and cohort effects, but estimates obtained by the intrinsic estimator are more direct and do not require prior information to select appropriate model identifying constraints. We also describe three statistical properties of the estimators: (1) finite-time-period bias, (2) relative statistical efficiency, and (3) consistency as the number of periods of observed data increases. These empirical analyses and theoretical results suggest that the intrinsic estimator may well provide a useful alternative to conventional methods for the APC analysis of demographic rates.", "author" : [ { "dropping-particle" : "", "family" : "Yang", "given" : "Yang", "non-dropping-particle" : "", "parse-names" : false, "suffix" : "" }, { "dropping-particle" : "", "family" : "Fu", "given" : "Wenjiang J.", "non-dropping-particle" : "", "parse-names" : false, "suffix" : "" }, { "dropping-particle" : "", "family" : "Land", "given" : "Kenneth C.", "non-dropping-particle" : "", "parse-names" : false, "suffix" : "" } ], "container-title" : "Sociological Methodology", "id" : "ITEM-1", "issue" : "1", "issued" : { "date-parts" : [ [ "2004" ] ] }, "page" : "75-110", "title" : "A Methodological Comparison of Age-Period-Cohort Models: The Intrinsic Estimator and Conventional Generalized Linear Models", "type" : "article-journal", "volume" : "34" }, "uris" : [ "http://www.mendeley.com/documents/?uuid=a7ffa850-8303-47e9-9179-d47d843928a2" ] }, { "id" : "ITEM-2", "itemData" : { "DOI" : "10.1086/587154", "ISBN" : "0002-9602", "ISSN" : "0002-9602", "abstract" : "A new approach to the statistical estimation of age\u2010period\u2010cohort (APC) accounting models, called the intrinsic estimator (IE), recently has been developed. This article (1) further describes the IE algebraically, geometrically, and verbally, (2) reviews properties of the IE as a statistical estimator, (3) provides model validation evidence for the IE both from an empirical example and from a simulation exercise, (4) relates the coefficients of the IE to those of conventional constrained APC models using formal definitions of statistical estimability, hypothesis testing, and empirical applications that directly address a criticism that often has been lodged at general\u2010purpose methods of APC analysis, and (5) introduces computer software for application of the IE that interested users can readily access. The authors conclude that the IE holds the potential for applications not only to APC analysis but also to similar problems of structural underidentification in sociology.", "author" : [ { "dropping-particle" : "", "family" : "Yang", "given" : "Yang", "non-dropping-particle" : "", "parse-names" : false, "suffix" : "" }, { "dropping-particle" : "", "family" : "Schulhofer\u2010Wohl", "given" : "Sam", "non-dropping-particle" : "", "parse-names" : false, "suffix" : "" }, { "dropping-particle" : "", "family" : "Fu", "given" : "Wenjiang\u00a0J.", "non-dropping-particle" : "", "parse-names" : false, "suffix" : "" }, { "dropping-particle" : "", "family" : "Land", "given" : "Kenneth\u00a0C.", "non-dropping-particle" : "", "parse-names" : false, "suffix" : "" } ], "container-title" : "American Journal of Sociology", "id" : "ITEM-2", "issue" : "6", "issued" : { "date-parts" : [ [ "2008" ] ] }, "page" : "1697-1736", "title" : "The Intrinsic Estimator for Age\u2010Period\u2010Cohort Analysis: What It Is and How to Use It", "type" : "article-journal", "volume" : "113" }, "uris" : [ "http://www.mendeley.com/documents/?uuid=9ddd2d2d-be5d-4dbc-89f5-269791174be7" ] } ], "mendeley" : { "formattedCitation" : "(Yang, Fu, &amp; Land, 2004; Yang, Schulhofer\u2010Wohl, Fu, &amp; Land, 2008)", "plainTextFormattedCitation" : "(Yang, Fu, &amp; Land, 2004; Yang, Schulhofer\u2010Wohl, Fu, &amp; Land, 2008)", "previouslyFormattedCitation" : "(Yang, Fu, &amp; Land, 2004; Yang, Schulhofer\u2010Wohl, Fu, &amp; Land, 2008)" }, "properties" : { "noteIndex" : 0 }, "schema" : "https://github.com/citation-style-language/schema/raw/master/csl-citation.json" }</w:instrText>
      </w:r>
      <w:r w:rsidR="00DA5C07">
        <w:fldChar w:fldCharType="separate"/>
      </w:r>
      <w:r w:rsidR="00DA5C07" w:rsidRPr="00DA5C07">
        <w:rPr>
          <w:noProof/>
        </w:rPr>
        <w:t>(Yang, Fu, &amp; Land, 2004; Yang, Schulhofer‐Wohl, Fu, &amp; Land, 2008)</w:t>
      </w:r>
      <w:r w:rsidR="00DA5C07">
        <w:fldChar w:fldCharType="end"/>
      </w:r>
      <w:r w:rsidR="00DA5C07">
        <w:t xml:space="preserve">), but doing so is logically impossible, because each of the three effects cannot be uniquely identified </w:t>
      </w:r>
      <w:r w:rsidR="00DA5C07">
        <w:fldChar w:fldCharType="begin" w:fldLock="1"/>
      </w:r>
      <w:r w:rsidR="00DA5C07">
        <w:instrText>ADDIN CSL_CITATION { "citationItems" : [ { "id" : "ITEM-1", "itemData" : { "ISBN" : "978-0-12-765660-1", "author" : [ { "dropping-particle" : "", "family" : "Wilmoth", "given" : "J. R.", "non-dropping-particle" : "", "parse-names" : false, "suffix" : "" } ], "chapter-number" : "18", "container-title" : "Demography: Analysis and Synthesis",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6" ] ] }, "publisher" : "Academic Press", "publisher-place" : "Burlington, MA", "title" : "Age-Period-Cohort Models in Demography", "type" : "chapter" }, "uris" : [ "http://www.mendeley.com/documents/?uuid=1b514189-7672-419c-a852-d0bf5081e526" ] } ], "mendeley" : { "formattedCitation" : "(Wilmoth, 2006)", "plainTextFormattedCitation" : "(Wilmoth, 2006)", "previouslyFormattedCitation" : "(Wilmoth, 2006)" }, "properties" : { "noteIndex" : 0 }, "schema" : "https://github.com/citation-style-language/schema/raw/master/csl-citation.json" }</w:instrText>
      </w:r>
      <w:r w:rsidR="00DA5C07">
        <w:fldChar w:fldCharType="separate"/>
      </w:r>
      <w:r w:rsidR="00DA5C07" w:rsidRPr="00DA5C07">
        <w:rPr>
          <w:noProof/>
        </w:rPr>
        <w:t>(Wilmoth, 2006)</w:t>
      </w:r>
      <w:r w:rsidR="00DA5C07">
        <w:fldChar w:fldCharType="end"/>
      </w:r>
      <w:r w:rsidR="00DA5C07">
        <w:t xml:space="preserve">, leading </w:t>
      </w:r>
      <w:r>
        <w:t xml:space="preserve">to effects to do so being branded ‘futile’. </w:t>
      </w:r>
      <w:r>
        <w:fldChar w:fldCharType="begin" w:fldLock="1"/>
      </w:r>
      <w:r>
        <w:instrText>ADDIN CSL_CITATION { "citationItems" : [ { "id" : "ITEM-1", "itemData" : { "DOI" : "10.4054/DemRes.2014.30.11", "ISSN" : "14359871", "abstract" : "BACKGROUND Whilst some argue that a solution to the age-period-cohort (APC) \u2018identification problem\u2019 is impossible, numerous methodological solutions have been proposed, including Yang and Land\u2019s Hierarchical-APC (HAPC) model: a multilevel model considering periods and cohorts as cross-classified contexts in which individuals exist. OBJECTIVE To assess the assumptions made by the HAPC model, and the situations in which it does and does not work. METHODS Simulation study. Simulation scenarios assess the effect of (a) cohort trends in the Data Generating Process (DGP) (compared to only random variation), and (b) grouping cohorts (in both DGP and fitted model). RESULTS The model only works if either (a) we can assume that there are no linear (or non-linear) trends in period or cohorts, (b) we control any cohort trend in the model\u2019s fixed part and assume there is no period trend, or (c) we group cohorts in such a way that they exactly match the groupings in the (unknown) DGP. Otherwise, the model can arbitrarily reapportion APC effects, radically impacting interpretation. CONCLUSIONS Since the purpose of APC analysis is often to ascertain the presence of period and/or cohort trends, and since we rarely have solid (if any) theory regarding cohort groupings, there are few circumstances in which this model achieves what Yang and Land claim it can. The results bring into question findings of several published studies using the HAPC model. However, the structure of the model remains a conceptual advance that is useful when we can assume the DGP has no period trends.", "author" : [ { "dropping-particle" : "", "family" : "Bell", "given" : "Andrew", "non-dropping-particle" : "", "parse-names" : false, "suffix" : "" }, { "dropping-particle" : "", "family" : "Jones", "given" : "Kelvyn", "non-dropping-particle" : "", "parse-names" : false, "suffix" : "" } ], "container-title" : "Demographic Research", "id" : "ITEM-1", "issue" : "1", "issued" : { "date-parts" : [ [ "2014" ] ] }, "page" : "333-360", "title" : "Another 'futile quest'? A simulation study of Yang and Land's hierarchical age-period-cohort model", "type" : "article-journal", "volume" : "30" }, "uris" : [ "http://www.mendeley.com/documents/?uuid=59d69ce9-9162-49cc-866c-e08947904d29" ] } ], "mendeley" : { "formattedCitation" : "(Bell &amp; Jones, 2014)", "plainTextFormattedCitation" : "(Bell &amp; Jones, 2014)", "previouslyFormattedCitation" : "(Bell &amp; Jones, 2014)" }, "properties" : { "noteIndex" : 0 }, "schema" : "https://github.com/citation-style-language/schema/raw/master/csl-citation.json" }</w:instrText>
      </w:r>
      <w:r>
        <w:fldChar w:fldCharType="separate"/>
      </w:r>
      <w:r w:rsidRPr="00266EE7">
        <w:rPr>
          <w:noProof/>
        </w:rPr>
        <w:t>(Bell &amp; Jones, 2014)</w:t>
      </w:r>
      <w:r>
        <w:fldChar w:fldCharType="end"/>
      </w:r>
      <w:r>
        <w:t xml:space="preserve"> </w:t>
      </w:r>
    </w:p>
    <w:p w:rsidR="00266EE7" w:rsidRDefault="00266EE7" w:rsidP="00266EE7">
      <w:pPr>
        <w:pStyle w:val="Heading2"/>
      </w:pPr>
      <w:r>
        <w:t>Thinking in surfaces: Visualising and intuiting the geography of mortality using Lexis surfaces</w:t>
      </w:r>
    </w:p>
    <w:p w:rsidR="00210C7C" w:rsidRDefault="00266EE7" w:rsidP="00266EE7">
      <w:r>
        <w:t xml:space="preserve">This paper argues that a more intuitive, and often more productive, way of thinking about and exploring mortality is by visualising log mortality rates by both age and year at </w:t>
      </w:r>
      <w:r w:rsidR="00210C7C">
        <w:t>once</w:t>
      </w:r>
      <w:r>
        <w:t xml:space="preserve">. This can be done by producing level plots, or contour plots, in which year runs across the horizontal axis, age along the vertical axis, and the ‘cells’ at each age-year ‘coordinate’ are shaded, coloured, or otherwise marked graphically according to the corresponding age-year specific log mortality hazards. Conceptually Lexis surfaces are maps of age-time much as topographic maps are maps of latitude-longitude. </w:t>
      </w:r>
      <w:r w:rsidR="0027428C">
        <w:t xml:space="preserve">In epidemiology, Lexis surfaces represented as shaded contour maps have been used to identify </w:t>
      </w:r>
      <w:r w:rsidR="00FF2B93">
        <w:t xml:space="preserve">both mortality surfaces in selected European countries, </w:t>
      </w:r>
      <w:r w:rsidR="00FF2B93">
        <w:fldChar w:fldCharType="begin" w:fldLock="1"/>
      </w:r>
      <w:r w:rsidR="008D7551">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mendeley" : { "formattedCitation" : "(J Minton et al., 2013)", "plainTextFormattedCitation" : "(J Minton et al., 2013)", "previouslyFormattedCitation" : "(J Minton et al., 2013)" }, "properties" : { "noteIndex" : 3 }, "schema" : "https://github.com/citation-style-language/schema/raw/master/csl-citation.json" }</w:instrText>
      </w:r>
      <w:r w:rsidR="00FF2B93">
        <w:fldChar w:fldCharType="separate"/>
      </w:r>
      <w:r w:rsidR="008D7551" w:rsidRPr="008D7551">
        <w:rPr>
          <w:noProof/>
        </w:rPr>
        <w:t>(J Minton et al., 2013)</w:t>
      </w:r>
      <w:r w:rsidR="00FF2B93">
        <w:fldChar w:fldCharType="end"/>
      </w:r>
      <w:r w:rsidR="00FF2B93">
        <w:t xml:space="preserve"> but their use in demography dates back at least to the 1980s, </w:t>
      </w:r>
      <w:r w:rsidR="00FF2B93">
        <w:fldChar w:fldCharType="begin" w:fldLock="1"/>
      </w:r>
      <w:r w:rsidR="00FF2B93">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mendeley" : { "formattedCitation" : "(Vaupel, Gambill, &amp; Yashin, 1987)", "plainTextFormattedCitation" : "(Vaupel, Gambill, &amp; Yashin, 1987)", "previouslyFormattedCitation" : "(Vaupel, Gambill, &amp; Yashin, 1987)" }, "properties" : { "noteIndex" : 3 }, "schema" : "https://github.com/citation-style-language/schema/raw/master/csl-citation.json" }</w:instrText>
      </w:r>
      <w:r w:rsidR="00FF2B93">
        <w:fldChar w:fldCharType="separate"/>
      </w:r>
      <w:r w:rsidR="00FF2B93" w:rsidRPr="00FF2B93">
        <w:rPr>
          <w:noProof/>
        </w:rPr>
        <w:t>(Vaupel, Gambill, &amp; Yashin, 1987)</w:t>
      </w:r>
      <w:r w:rsidR="00FF2B93">
        <w:fldChar w:fldCharType="end"/>
      </w:r>
      <w:r w:rsidR="00FF2B93">
        <w:t xml:space="preserve"> and they are based on the Lexis diagram as discussed in 1875 </w:t>
      </w:r>
      <w:r w:rsidR="00FF2B93">
        <w:fldChar w:fldCharType="begin" w:fldLock="1"/>
      </w:r>
      <w:r w:rsidR="00FF2B93">
        <w:instrText>ADDIN CSL_CITATION { "citationItems" : [ { "id" : "ITEM-1", "itemData" : { "author" : [ { "dropping-particle" : "", "family" : "Lexis", "given" : "Wilhelm", "non-dropping-particle" : "", "parse-names" : false, "suffix" : "" } ], "id" : "ITEM-1", "issued" : { "date-parts" : [ [ "1875" ] ] }, "publisher" : "Karl J Trobner", "publisher-place" : "Strassburg", "title" : "Einleitung in die Theorie der Bev\u00f6lkerungsstatistik", "type" : "book" }, "uris" : [ "http://www.mendeley.com/documents/?uuid=d12d6d80-aea3-4ce4-a5a2-0898a97cef9a" ] } ], "mendeley" : { "formattedCitation" : "(Lexis, 1875)", "plainTextFormattedCitation" : "(Lexis, 1875)", "previouslyFormattedCitation" : "(Lexis, 1875)" }, "properties" : { "noteIndex" : 0 }, "schema" : "https://github.com/citation-style-language/schema/raw/master/csl-citation.json" }</w:instrText>
      </w:r>
      <w:r w:rsidR="00FF2B93">
        <w:fldChar w:fldCharType="separate"/>
      </w:r>
      <w:r w:rsidR="00FF2B93" w:rsidRPr="00FF2B93">
        <w:rPr>
          <w:noProof/>
        </w:rPr>
        <w:t>(Lexis, 1875)</w:t>
      </w:r>
      <w:r w:rsidR="00FF2B93">
        <w:fldChar w:fldCharType="end"/>
      </w:r>
      <w:r w:rsidR="00FF2B93">
        <w:t xml:space="preserve">. </w:t>
      </w:r>
    </w:p>
    <w:p w:rsidR="00210C7C" w:rsidRDefault="002562D5" w:rsidP="00266EE7">
      <w:r>
        <w:fldChar w:fldCharType="begin"/>
      </w:r>
      <w:r>
        <w:instrText xml:space="preserve"> REF _Ref498608889 \h </w:instrText>
      </w:r>
      <w:r>
        <w:fldChar w:fldCharType="separate"/>
      </w:r>
      <w:r w:rsidR="008B2236">
        <w:t xml:space="preserve">Figure </w:t>
      </w:r>
      <w:r w:rsidR="008B2236">
        <w:rPr>
          <w:noProof/>
        </w:rPr>
        <w:t>1</w:t>
      </w:r>
      <w:r>
        <w:fldChar w:fldCharType="end"/>
      </w:r>
      <w:r>
        <w:t xml:space="preserve">a </w:t>
      </w:r>
      <w:r w:rsidR="00FF2B93">
        <w:t xml:space="preserve">presents a blank Lexis surface, </w:t>
      </w:r>
      <w:r w:rsidR="00210C7C">
        <w:t xml:space="preserve">with some additional bands as annotation. The Lexis surface is arranged with equal projection along both axes, such that one year in time is as wide as one year in age as tall. Because of this cohorts run diagonally from bottom left to top right at 45 degree angles. The background of the Lexis surface marks out decades as vertical lines, decadal age groups as horizontal lines, and birth cohort decades as diagonal lines. Within this figure, a specific age band, decade band, and cohort band is highlighted with green, red, and blue colours respectively. In addition to thinking about patterns on Lexis surfaces in terms of bands of parallel horizontal (age), vertical (period) and diagonal (cohort) lines, it is also often useful to look for and identify specific regions within the surface that do not strictly run across the entirety of any of these three planes. These regions can sometimes be usefully interpreted as representing either age-period interaction effects, or age-cohort interaction effects, two examples of which are marked in the figure. Within the demographic time-frame of a century or longer, a common example of an age-period interaction </w:t>
      </w:r>
      <w:r w:rsidR="00087AB5">
        <w:t xml:space="preserve">is a war, during which the mortality risks of young adult males tend to rise sharply, before falling back more slowly. Examples of age-cohort interactions are perhaps less common, but potentially include any </w:t>
      </w:r>
      <w:r w:rsidR="00087AB5">
        <w:rPr>
          <w:i/>
        </w:rPr>
        <w:t>additional</w:t>
      </w:r>
      <w:r w:rsidR="00087AB5">
        <w:t xml:space="preserve"> </w:t>
      </w:r>
      <w:proofErr w:type="spellStart"/>
      <w:r w:rsidR="00087AB5">
        <w:t>additional</w:t>
      </w:r>
      <w:proofErr w:type="spellEnd"/>
      <w:r w:rsidR="00087AB5">
        <w:t xml:space="preserve"> mortality risk experienced by 1918 birth cohorts as infants, i.e. the </w:t>
      </w:r>
      <w:r w:rsidR="00087AB5">
        <w:lastRenderedPageBreak/>
        <w:t>observation of an even higher mortality rate in the first year of life for this cohort even when the whole life-course log mortality multiplier associated with membership of this cohort is taken into account. Particularly high mortality and morbidity risks in the first year of life can be signals of one of the main mechanisms through which persistent life-course cohort effects emerge</w:t>
      </w:r>
      <w:r w:rsidR="00D26429">
        <w:t xml:space="preserve">, namely through </w:t>
      </w:r>
      <w:proofErr w:type="spellStart"/>
      <w:r w:rsidR="00D26429">
        <w:t>interuterine</w:t>
      </w:r>
      <w:proofErr w:type="spellEnd"/>
      <w:r w:rsidR="00D26429">
        <w:t xml:space="preserve"> and perinatal exposure to deleterious environments at these earliest life-course stages, often referred to as a Barker Effect, </w:t>
      </w:r>
      <w:r w:rsidR="00D26429">
        <w:fldChar w:fldCharType="begin" w:fldLock="1"/>
      </w:r>
      <w:r w:rsidR="00D26429">
        <w:instrText>ADDIN CSL_CITATION { "citationItems" : [ { "id" : "ITEM-1", "itemData" : { "DOI" : "10.1080/07315724.2004.10719428", "ISSN" : "0731-5724", "author" : [ { "dropping-particle" : "", "family" : "Barker", "given" : "D.J.P.", "non-dropping-particle" : "", "parse-names" : false, "suffix" : "" } ], "container-title" : "Journal of the American College of Nutrition", "id" : "ITEM-1", "issue" : "sup6", "issued" : { "date-parts" : [ [ "2004", "12" ] ] }, "page" : "588S-595S", "title" : "The Developmental Origins of Adult Disease", "type" : "article-journal", "volume" : "23" }, "uris" : [ "http://www.mendeley.com/documents/?uuid=ded7d5c5-59d1-4c34-be5d-01277fdda1c4" ] } ], "mendeley" : { "formattedCitation" : "(Barker, 2004)", "plainTextFormattedCitation" : "(Barker, 2004)", "previouslyFormattedCitation" : "(Barker, 2004)" }, "properties" : { "noteIndex" : 0 }, "schema" : "https://github.com/citation-style-language/schema/raw/master/csl-citation.json" }</w:instrText>
      </w:r>
      <w:r w:rsidR="00D26429">
        <w:fldChar w:fldCharType="separate"/>
      </w:r>
      <w:r w:rsidR="00D26429" w:rsidRPr="00D26429">
        <w:rPr>
          <w:noProof/>
        </w:rPr>
        <w:t>(Barker, 2004)</w:t>
      </w:r>
      <w:r w:rsidR="00D26429">
        <w:fldChar w:fldCharType="end"/>
      </w:r>
      <w:r w:rsidR="00D26429">
        <w:t xml:space="preserve"> </w:t>
      </w:r>
      <w:r w:rsidR="006F31AC">
        <w:t xml:space="preserve">after research by Barker and colleagues demonstrating links between low birthweight and a range of early onset morbidities in adulthood. </w:t>
      </w:r>
      <w:r w:rsidR="006F31AC">
        <w:fldChar w:fldCharType="begin" w:fldLock="1"/>
      </w:r>
      <w:r w:rsidR="00EF6770">
        <w:instrText>ADDIN CSL_CITATION { "citationItems" : [ { "id" : "ITEM-1", "itemData" : { "DOI" : "10.1111/j.1740-8709.2005.00020.x", "ISSN" : "1740-8695", "author" : [ { "dropping-particle" : "", "family" : "Gluckman", "given" : "Peter D.", "non-dropping-particle" : "", "parse-names" : false, "suffix" : "" }, { "dropping-particle" : "", "family" : "Hanson", "given" : "Mark A.", "non-dropping-particle" : "", "parse-names" : false, "suffix" : "" }, { "dropping-particle" : "", "family" : "Pinal", "given" : "Catherine", "non-dropping-particle" : "", "parse-names" : false, "suffix" : "" } ], "container-title" : "Maternal and Child Nutrition", "id" : "ITEM-1", "issue" : "3", "issued" : { "date-parts" : [ [ "2005", "7" ] ] }, "page" : "130-141", "title" : "The developmental origins of adult disease", "type" : "article-journal", "volume" : "1" }, "uris" : [ "http://www.mendeley.com/documents/?uuid=ef8b00b9-0d82-482d-932f-2dae087f5ea8" ] }, { "id" : "ITEM-2", "itemData" : { "DOI" : "10.1007/BF00400248", "ISSN" : "0012-186X", "author" : [ { "dropping-particle" : "", "family" : "Hales", "given" : "C. N.", "non-dropping-particle" : "", "parse-names" : false, "suffix" : "" }, { "dropping-particle" : "", "family" : "Barker", "given" : "D. J. P.", "non-dropping-particle" : "", "parse-names" : false, "suffix" : "" } ], "container-title" : "Diabetologia", "id" : "ITEM-2", "issue" : "7", "issued" : { "date-parts" : [ [ "1992", "7" ] ] }, "page" : "595-601", "title" : "Type 2 (non-insulin-dependent) diabetes mellitus: the thrifty phenotype hypothesis", "type" : "article-journal", "volume" : "35" }, "uris" : [ "http://www.mendeley.com/documents/?uuid=33933225-7c5b-4bce-b75a-cc420f157e18" ] } ], "mendeley" : { "formattedCitation" : "(Gluckman, Hanson, &amp; Pinal, 2005; Hales &amp; Barker, 1992)", "plainTextFormattedCitation" : "(Gluckman, Hanson, &amp; Pinal, 2005; Hales &amp; Barker, 1992)", "previouslyFormattedCitation" : "(Gluckman, Hanson, &amp; Pinal, 2005; Hales &amp; Barker, 1992)" }, "properties" : { "noteIndex" : 0 }, "schema" : "https://github.com/citation-style-language/schema/raw/master/csl-citation.json" }</w:instrText>
      </w:r>
      <w:r w:rsidR="006F31AC">
        <w:fldChar w:fldCharType="separate"/>
      </w:r>
      <w:r w:rsidR="006F31AC" w:rsidRPr="006F31AC">
        <w:rPr>
          <w:noProof/>
        </w:rPr>
        <w:t>(Gluckman, Hanson, &amp; Pinal, 2005; Hales &amp; Barker, 1992)</w:t>
      </w:r>
      <w:r w:rsidR="006F31AC">
        <w:fldChar w:fldCharType="end"/>
      </w:r>
      <w:r w:rsidR="006F31AC">
        <w:t xml:space="preserve"> </w:t>
      </w:r>
      <w:r w:rsidR="00EF6770">
        <w:t xml:space="preserve">The importance of later stages in the life course, beyond infancy, for either establishing or accelerating mortality and morbidity hazards at later age, has also been recognised in life-course epidemiology, </w:t>
      </w:r>
      <w:r w:rsidR="00EF6770">
        <w:fldChar w:fldCharType="begin" w:fldLock="1"/>
      </w:r>
      <w:r w:rsidR="00EF6770">
        <w:instrText>ADDIN CSL_CITATION { "citationItems" : [ { "id" : "ITEM-1", "itemData" : { "DOI" : "10.1093/ije/31.2.285", "ISSN" : "14643685", "PMID" : "11980781", "abstract" : "Over the last few years there has been increasing interest in conceptualizing disease aetiology within a life course framework.1,,2 This approach is not new to Public Health or unique to epidemiology (see below). However, its current resonance and interest within epidemiology reflects the challenging theoretical framework this approach provides. This issue of the International Journal of Epidemiology has several papers with a \u2018life course theme\u2019. This accompanying editorial is intended to highlight what we believe are the key conceptual issues around life course epidemiology. We have chosen to use examples from chronic disease epidemiology, but this approach is also applicable within the context of infectious diseases3 and wider notions of health and wellbeing.4 We have defined a life course approach to chronic disease epidemiology1 as the study of long-term effects on chronic disease risk of physical and social exposures during gestation, childhood, adolescence, young adulthood and later adult life. It includes studies of the biological, behavioural and psychosocial pathways that operate across an individual's life course, as well as across generations, to influence the development of chronic diseases.", "author" : [ { "dropping-particle" : "", "family" : "Ben-Shlomo", "given" : "Y.", "non-dropping-particle" : "", "parse-names" : false, "suffix" : "" } ], "container-title" : "International Journal of Epidemiology", "id" : "ITEM-1", "issue" : "2", "issued" : { "date-parts" : [ [ "2002" ] ] }, "page" : "285-293", "title" : "A life course approach to chronic disease epidemiology: conceptual models, empirical challenges and interdisciplinary perspectives", "type" : "article-journal", "volume" : "31" }, "uris" : [ "http://www.mendeley.com/documents/?uuid=a3e0f4ea-8d5d-4e2b-98b7-cb5018290641" ] } ], "mendeley" : { "formattedCitation" : "(Ben-Shlomo, 2002)", "plainTextFormattedCitation" : "(Ben-Shlomo, 2002)", "previouslyFormattedCitation" : "(Ben-Shlomo, 2002)" }, "properties" : { "noteIndex" : 0 }, "schema" : "https://github.com/citation-style-language/schema/raw/master/csl-citation.json" }</w:instrText>
      </w:r>
      <w:r w:rsidR="00EF6770">
        <w:fldChar w:fldCharType="separate"/>
      </w:r>
      <w:r w:rsidR="00EF6770" w:rsidRPr="00EF6770">
        <w:rPr>
          <w:noProof/>
        </w:rPr>
        <w:t>(Ben-Shlomo, 2002)</w:t>
      </w:r>
      <w:r w:rsidR="00EF6770">
        <w:fldChar w:fldCharType="end"/>
      </w:r>
      <w:r w:rsidR="00EF6770">
        <w:t xml:space="preserve"> and ongoing research into the associations between deprivation, gender and cohort membership in Scotland seems to highlight the importance of young adulthood as an important life-course stage, and the macroeconomic conditions established young adults are exposed to at this stage, in establishing persistently elevated hazards of suicides and drug-related deaths throughout the later life-course. </w:t>
      </w:r>
      <w:r w:rsidR="00EF6770">
        <w:fldChar w:fldCharType="begin" w:fldLock="1"/>
      </w:r>
      <w:r w:rsidR="008D7551">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id" : "ITEM-3", "itemData" : { "DOI" : "10.17605/OSF.IO/NTZ72", "author" : [ { "dropping-particle" : "", "family" : "Minton", "given" : "J", "non-dropping-particle" : "", "parse-names" : false, "suffix" : "" } ], "container-title" : "Open Science Federation", "id" : "ITEM-3", "issued" : { "date-parts" : [ [ "2017" ] ] }, "title" : "Escaping Flatland in population analysis using Lexis surfaces and as-if-spatial reasoning. A research workflow using data on cause-specific mortality amongst males livign in deprived areas of Scotland", "type" : "article-journal" }, "uris" : [ "http://www.mendeley.com/documents/?uuid=1b0a883a-59ef-49f8-80cb-18ec3c200fc7" ] } ], "mendeley" : { "formattedCitation" : "(J Minton, 2017a; Parkinson, Minton, Lewsey, Bouttell, &amp; McCartney, 2017a, 2017b)", "plainTextFormattedCitation" : "(J Minton, 2017a; Parkinson, Minton, Lewsey, Bouttell, &amp; McCartney, 2017a, 2017b)", "previouslyFormattedCitation" : "(J Minton, 2017a; Parkinson, Minton, Lewsey, Bouttell, &amp; McCartney, 2017a, 2017b)" }, "properties" : { "noteIndex" : 0 }, "schema" : "https://github.com/citation-style-language/schema/raw/master/csl-citation.json" }</w:instrText>
      </w:r>
      <w:r w:rsidR="00EF6770">
        <w:fldChar w:fldCharType="separate"/>
      </w:r>
      <w:r w:rsidR="008D7551" w:rsidRPr="008D7551">
        <w:rPr>
          <w:noProof/>
        </w:rPr>
        <w:t>(J Minton, 2017a; Parkinson, Minton, Lewsey, Bouttell, &amp; McCartney, 2017a, 2017b)</w:t>
      </w:r>
      <w:r w:rsidR="00EF6770">
        <w:fldChar w:fldCharType="end"/>
      </w:r>
      <w:r w:rsidR="00EF6770">
        <w:t xml:space="preserve"> </w:t>
      </w:r>
      <w:r w:rsidR="00AD749B">
        <w:t xml:space="preserve">Given the role of critical stages in life-course epidemiology, the value of identifying changes in mortality risk at younger age, as potential determinants of changes in older ages, therefore seems clear. </w:t>
      </w:r>
    </w:p>
    <w:p w:rsidR="00AD749B" w:rsidRDefault="002562D5" w:rsidP="00266EE7">
      <w:r>
        <w:fldChar w:fldCharType="begin"/>
      </w:r>
      <w:r>
        <w:instrText xml:space="preserve"> REF _Ref498608889 \h </w:instrText>
      </w:r>
      <w:r>
        <w:fldChar w:fldCharType="separate"/>
      </w:r>
      <w:r w:rsidR="008B2236">
        <w:t xml:space="preserve">Figure </w:t>
      </w:r>
      <w:r w:rsidR="008B2236">
        <w:rPr>
          <w:noProof/>
        </w:rPr>
        <w:t>1</w:t>
      </w:r>
      <w:r>
        <w:fldChar w:fldCharType="end"/>
      </w:r>
      <w:r>
        <w:t xml:space="preserve">b </w:t>
      </w:r>
      <w:r w:rsidR="00AD749B">
        <w:t xml:space="preserve">presents an impressionistic schematic of different patterns and trends that are often observed within Lexis surfaces of log mortality rates for rich world populations. Regions within this surface are coloured blue where trends in age-specific mortality tend to be improving, red where they tend to be worsening or relatively bad, and purple where the </w:t>
      </w:r>
      <w:r w:rsidR="00C67F2E">
        <w:t xml:space="preserve">trends are more inconsistent over time and population. Arrows point upwards to indicate these improving trends, as on Lexis surfaces the corresponding ‘bands’ of mortality hazards appear to be moving upwards over time, and downwards where the mortality rates are high and/or worsening. For researchers concerned predominantly with life expectancy alone, the two most important age-year regions to note are at the bottom and top of the map, labelled ‘Falling Infant Mortality’ and ‘Lee-Carter Drift’. Mortality hazards within the first age of life have tended to fall, exponentially, since the early twentieth century in most European and North American countries; improvements in many other regions of the world have tended to have started later, but occurred even more quickly, over the middle and later parts of the twentieth century and beyond. Though the force of mortality in the first year is still much higher than over the next few years of age, it is a small fraction of levels that were typical and unchanged for the vast majority of recorded human history. </w:t>
      </w:r>
    </w:p>
    <w:p w:rsidR="00C67F2E" w:rsidRPr="00087AB5" w:rsidRDefault="00C67F2E" w:rsidP="00266EE7">
      <w:r>
        <w:t>Because of this fall in infant mortality</w:t>
      </w:r>
      <w:r w:rsidR="00567101">
        <w:t>, the importance of Lee-Carter D</w:t>
      </w:r>
      <w:r>
        <w:t xml:space="preserve">rift as a primary determinant of future longevity has tended to rise. On the schematic of </w:t>
      </w:r>
      <w:r w:rsidR="002562D5">
        <w:fldChar w:fldCharType="begin"/>
      </w:r>
      <w:r w:rsidR="002562D5">
        <w:instrText xml:space="preserve"> REF _Ref498608889 \h </w:instrText>
      </w:r>
      <w:r w:rsidR="002562D5">
        <w:fldChar w:fldCharType="separate"/>
      </w:r>
      <w:r w:rsidR="008B2236">
        <w:t xml:space="preserve">Figure </w:t>
      </w:r>
      <w:r w:rsidR="008B2236">
        <w:rPr>
          <w:noProof/>
        </w:rPr>
        <w:t>1</w:t>
      </w:r>
      <w:r w:rsidR="002562D5">
        <w:fldChar w:fldCharType="end"/>
      </w:r>
      <w:r>
        <w:t>b this is re</w:t>
      </w:r>
      <w:r w:rsidR="00567101">
        <w:t>presented as applying mainly from around the age of 50 years, and until old age, but not the oldest ages. Below this age range, mortality trends tend to be more erratic, to differ more between populations and change over time. For male populations in particular, such trends may tend to be more responsive to relatively short term macroeconomic, cultural and social changes that occur within particular countries and regional population groups. For this reason, although changes in mortality rates at these younger adult ages may not contribute greatly to the sum total of mortality that occurs in any given year, they can still be important to explore, both as potential signals of period specific societal phenomena, such as violent conflicts and economic recessions, and also – via cohort effects which emerge from exposures to environmental conditions at later life-stage critical periods – as forerunners of lagged effects which may manifest as elevated mortality hazards in older age (‘scarring’). Finally, after the first year of age, mortality hazards within childhood tend to be very low, likely lower than at any previous time in human history, and</w:t>
      </w:r>
      <w:r w:rsidR="002562D5">
        <w:t xml:space="preserve"> to be continuing to fall; this makes the </w:t>
      </w:r>
      <w:r w:rsidR="002562D5">
        <w:lastRenderedPageBreak/>
        <w:t>increase in mortality hazards for males, in particular, in the first few years of adulthood appear all the more abrupt and stark.</w:t>
      </w:r>
      <w:r w:rsidR="00567101">
        <w:t xml:space="preserve"> </w:t>
      </w:r>
    </w:p>
    <w:p w:rsidR="00FF2B93" w:rsidRDefault="00FF2B93" w:rsidP="00266EE7"/>
    <w:tbl>
      <w:tblPr>
        <w:tblStyle w:val="TableGrid"/>
        <w:tblW w:w="0" w:type="auto"/>
        <w:tblLook w:val="04A0" w:firstRow="1" w:lastRow="0" w:firstColumn="1" w:lastColumn="0" w:noHBand="0" w:noVBand="1"/>
      </w:tblPr>
      <w:tblGrid>
        <w:gridCol w:w="4508"/>
        <w:gridCol w:w="4508"/>
      </w:tblGrid>
      <w:tr w:rsidR="009E70AD" w:rsidTr="00FF2B93">
        <w:tc>
          <w:tcPr>
            <w:tcW w:w="4508" w:type="dxa"/>
          </w:tcPr>
          <w:p w:rsidR="00FF2B93" w:rsidRDefault="009E70AD" w:rsidP="00266EE7">
            <w:r>
              <w:rPr>
                <w:noProof/>
                <w:lang w:eastAsia="en-GB"/>
              </w:rPr>
              <w:drawing>
                <wp:inline distT="0" distB="0" distL="0" distR="0" wp14:anchorId="39998BC4" wp14:editId="1EBF5CDF">
                  <wp:extent cx="2758440" cy="3598196"/>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764055" cy="3605521"/>
                          </a:xfrm>
                          <a:prstGeom prst="rect">
                            <a:avLst/>
                          </a:prstGeom>
                        </pic:spPr>
                      </pic:pic>
                    </a:graphicData>
                  </a:graphic>
                </wp:inline>
              </w:drawing>
            </w:r>
          </w:p>
        </w:tc>
        <w:tc>
          <w:tcPr>
            <w:tcW w:w="4508" w:type="dxa"/>
          </w:tcPr>
          <w:p w:rsidR="00FF2B93" w:rsidRDefault="009E70AD" w:rsidP="00266EE7">
            <w:r>
              <w:rPr>
                <w:noProof/>
                <w:lang w:eastAsia="en-GB"/>
              </w:rPr>
              <w:drawing>
                <wp:inline distT="0" distB="0" distL="0" distR="0" wp14:anchorId="0EC94099" wp14:editId="32BC3C04">
                  <wp:extent cx="2754630" cy="3672840"/>
                  <wp:effectExtent l="0" t="0" r="762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4630" cy="3672840"/>
                          </a:xfrm>
                          <a:prstGeom prst="rect">
                            <a:avLst/>
                          </a:prstGeom>
                        </pic:spPr>
                      </pic:pic>
                    </a:graphicData>
                  </a:graphic>
                </wp:inline>
              </w:drawing>
            </w:r>
          </w:p>
        </w:tc>
      </w:tr>
      <w:tr w:rsidR="009E70AD" w:rsidTr="00FF2B93">
        <w:tc>
          <w:tcPr>
            <w:tcW w:w="4508" w:type="dxa"/>
          </w:tcPr>
          <w:p w:rsidR="00FF2B93" w:rsidRDefault="009E70AD" w:rsidP="00087AB5">
            <w:pPr>
              <w:pStyle w:val="ListParagraph"/>
              <w:numPr>
                <w:ilvl w:val="0"/>
                <w:numId w:val="1"/>
              </w:numPr>
            </w:pPr>
            <w:r>
              <w:t xml:space="preserve">Age, period and cohort bands, and </w:t>
            </w:r>
            <w:r w:rsidR="00087AB5">
              <w:t>age-period</w:t>
            </w:r>
            <w:r>
              <w:t xml:space="preserve"> and </w:t>
            </w:r>
            <w:r w:rsidR="00087AB5">
              <w:t xml:space="preserve">age-cohort </w:t>
            </w:r>
            <w:r>
              <w:t>interactions</w:t>
            </w:r>
          </w:p>
        </w:tc>
        <w:tc>
          <w:tcPr>
            <w:tcW w:w="4508" w:type="dxa"/>
          </w:tcPr>
          <w:p w:rsidR="00FF2B93" w:rsidRDefault="009E70AD" w:rsidP="009E70AD">
            <w:pPr>
              <w:pStyle w:val="ListParagraph"/>
              <w:keepNext/>
              <w:numPr>
                <w:ilvl w:val="0"/>
                <w:numId w:val="1"/>
              </w:numPr>
            </w:pPr>
            <w:r>
              <w:t>Examples of key features often identified in Lexis surfaces of log mortality</w:t>
            </w:r>
          </w:p>
        </w:tc>
      </w:tr>
    </w:tbl>
    <w:p w:rsidR="00FF2B93" w:rsidRDefault="009E70AD" w:rsidP="009E70AD">
      <w:pPr>
        <w:pStyle w:val="Caption"/>
      </w:pPr>
      <w:bookmarkStart w:id="0" w:name="_Ref498608889"/>
      <w:r>
        <w:t xml:space="preserve">Figure </w:t>
      </w:r>
      <w:r w:rsidR="00147592">
        <w:fldChar w:fldCharType="begin"/>
      </w:r>
      <w:r w:rsidR="00147592">
        <w:instrText xml:space="preserve"> SEQ Figure \* ARABIC </w:instrText>
      </w:r>
      <w:r w:rsidR="00147592">
        <w:fldChar w:fldCharType="separate"/>
      </w:r>
      <w:r w:rsidR="008B2236">
        <w:rPr>
          <w:noProof/>
        </w:rPr>
        <w:t>1</w:t>
      </w:r>
      <w:r w:rsidR="00147592">
        <w:rPr>
          <w:noProof/>
        </w:rPr>
        <w:fldChar w:fldCharType="end"/>
      </w:r>
      <w:bookmarkEnd w:id="0"/>
      <w:r>
        <w:t xml:space="preserve"> Lexis surface illustrations</w:t>
      </w:r>
    </w:p>
    <w:p w:rsidR="00FF2B93" w:rsidRPr="00266EE7" w:rsidRDefault="00FF2B93" w:rsidP="00266EE7"/>
    <w:p w:rsidR="00476CD4" w:rsidRDefault="002562D5" w:rsidP="002562D5">
      <w:pPr>
        <w:pStyle w:val="Heading1"/>
      </w:pPr>
      <w:r>
        <w:t xml:space="preserve">Methods </w:t>
      </w:r>
    </w:p>
    <w:p w:rsidR="007B12FE" w:rsidRDefault="007B12FE" w:rsidP="007B12FE">
      <w:r>
        <w:t xml:space="preserve">The data and methods used in this paper are largely as described in a previous paper on quantifying ‘excess deaths’ in Scotland compared with neighbouring regions over time and at different ages. </w:t>
      </w:r>
      <w:r>
        <w:fldChar w:fldCharType="begin" w:fldLock="1"/>
      </w:r>
      <w:r>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fldChar w:fldCharType="separate"/>
      </w:r>
      <w:r w:rsidRPr="007B12FE">
        <w:rPr>
          <w:noProof/>
        </w:rPr>
        <w:t>(Jon Minton et al., 2017)</w:t>
      </w:r>
      <w:r>
        <w:fldChar w:fldCharType="end"/>
      </w:r>
      <w:r>
        <w:t xml:space="preserve"> The earlier paper used one year by one year ‘Lexis squares’ of both exposures (adjusted population counts) and death counts for a range of countries, extracted from the Human Mortality Database (HMD), covering ages in single years up to 109 years old, and years from 1950 to the last available period. In the earlier paper, populations from individual countries were nested into narrower and broader geographic regions, allowing nested comparison of Scottish age-year specific mortality rates to be compared with both our nearest neighbours (the rest of the United Kingdom), and more distant neighbours (the rest of Western Europe). This earlier paper introduced a variation of the Lexis surface, the comparative level plot (CLP), which is essentially a Lexis surfaces of differences in mortality risks between two Lexis surfaces, each covering the same range of ages and years, but </w:t>
      </w:r>
      <w:r w:rsidR="00D41152">
        <w:t xml:space="preserve">for two </w:t>
      </w:r>
      <w:r>
        <w:t>different populations</w:t>
      </w:r>
      <w:r w:rsidR="00D41152">
        <w:t>, A and B</w:t>
      </w:r>
      <w:r>
        <w:t xml:space="preserve">. </w:t>
      </w:r>
      <w:r w:rsidR="00D41152">
        <w:t xml:space="preserve">Though it can sometimes be more intuitive to present differences between populations on the Lexis surface as ratios (B/A), </w:t>
      </w:r>
      <w:r w:rsidR="0066275A">
        <w:fldChar w:fldCharType="begin" w:fldLock="1"/>
      </w:r>
      <w:r w:rsidR="0066275A">
        <w:instrText>ADDIN CSL_CITATION { "citationItems" : [ { "id" : "ITEM-1", "itemData" : { "DOI" : "10.1136/jech-2014-205226", "author" : [ { "dropping-particle" : "", "family" : "Vanderbloemen", "given" : "L", "non-dropping-particle" : "", "parse-names" : false, "suffix" : "" }, { "dropping-particle" : "", "family" : "Dorling", "given" : "D", "non-dropping-particle" : "", "parse-names" : false, "suffix" : "" }, { "dropping-particle" : "", "family" : "Minton", "given" : "J", "non-dropping-particle" : "", "parse-names" : false, "suffix" : "" } ], "container-title" : "Journal of Epidemiology &amp; Community Health", "id" : "ITEM-1", "issued" : { "date-parts" : [ [ "2016" ] ] }, "title" : "Visualising variation in mortality rates across the life course and by sex, USA and comparator states, 1933\u20132010", "type" : "article-journal" }, "uris" : [ "http://www.mendeley.com/documents/?uuid=81cb3cd0-19bd-4c68-87df-136fbd8fd187" ] } ], "mendeley" : { "formattedCitation" : "(Vanderbloemen, Dorling, &amp; Minton, 2016)", "plainTextFormattedCitation" : "(Vanderbloemen, Dorling, &amp; Minton, 2016)", "previouslyFormattedCitation" : "(Vanderbloemen, Dorling, &amp; Minton, 2016)" }, "properties" : { "noteIndex" : 5 }, "schema" : "https://github.com/citation-style-language/schema/raw/master/csl-citation.json" }</w:instrText>
      </w:r>
      <w:r w:rsidR="0066275A">
        <w:fldChar w:fldCharType="separate"/>
      </w:r>
      <w:r w:rsidR="0066275A" w:rsidRPr="0066275A">
        <w:rPr>
          <w:noProof/>
        </w:rPr>
        <w:t>(Vanderbloemen, Dorling, &amp; Minton, 2016)</w:t>
      </w:r>
      <w:r w:rsidR="0066275A">
        <w:fldChar w:fldCharType="end"/>
      </w:r>
      <w:r w:rsidR="0066275A">
        <w:t xml:space="preserve"> </w:t>
      </w:r>
      <w:r w:rsidR="00D41152">
        <w:t xml:space="preserve">CLPs instead are coloured according to differences in log mortality (Log(B) – Log(A)). Log differences of zero are represented by white cells, cells where B has a higher mortality than A by red shades, and where A has a higher mortality than A by blue shades. The magnitude of </w:t>
      </w:r>
      <w:r w:rsidR="00D41152">
        <w:lastRenderedPageBreak/>
        <w:t xml:space="preserve">the difference between B and A is therefore indicated by the degree of shade, with deeper reds and blues indicating greater differences, and lighter shades indicating smaller differences. An advantage of visualising log mortality differences is that mortality differences of A/B and B/A will therefore be of the same shade, with A/B appearing as blue as B/A appears red. (For example, 10 and </w:t>
      </w:r>
      <w:r w:rsidR="0066275A">
        <w:t>0.1</w:t>
      </w:r>
      <w:r w:rsidR="00D41152">
        <w:t xml:space="preserve"> can be represented as 10</w:t>
      </w:r>
      <w:r w:rsidR="00D41152">
        <w:rPr>
          <w:vertAlign w:val="superscript"/>
        </w:rPr>
        <w:t>1</w:t>
      </w:r>
      <w:r w:rsidR="00D41152">
        <w:t xml:space="preserve"> and 10</w:t>
      </w:r>
      <w:r w:rsidR="00D41152">
        <w:rPr>
          <w:vertAlign w:val="superscript"/>
        </w:rPr>
        <w:t>-1</w:t>
      </w:r>
      <w:r w:rsidR="00D41152">
        <w:t xml:space="preserve"> respectively</w:t>
      </w:r>
      <w:r w:rsidR="0066275A">
        <w:t>, and it is the magnitude of these exponents, 1 and 1, which determine the cells’ shade, whereas the sign of the exponents, positive and negative, which determine the cells’ colour.)</w:t>
      </w:r>
    </w:p>
    <w:p w:rsidR="00120BE9" w:rsidRDefault="0066275A" w:rsidP="007B12FE">
      <w:r>
        <w:t xml:space="preserve">This paper differs from the earlier paper, however, in </w:t>
      </w:r>
      <w:r w:rsidR="00386E74">
        <w:t>three</w:t>
      </w:r>
      <w:r>
        <w:t xml:space="preserve"> ways: firstly, the previous paper also calculated life-table estimates of the effect of excess Scottish mortality risks at different ages; this paper will focus only on </w:t>
      </w:r>
      <w:r w:rsidR="00386E74">
        <w:t xml:space="preserve">describing and engaging with the Lexis surfaces themselves, and as by design more impressionistic rather than actuarial in intent. Secondly, this paper will focus as much on presenting Lexis surfaces of log mortality for individual populations, as much as the CLPs showing differences in log mortality between two populations; for brevity, Lexis surfaces of log mortality will be referred to as Shaded Level Plots (SLPs), and Lexis surfaces of differences between two populations as CLPs. Thirdly, the figures within this paper will present all individual age-year specific log mortality values largely ‘as-is’, without any smoothing of values to make neighbouring values more similar. Such smoothing of neighbouring values often becomes necessary when contour lines are used, as sudden discontinuities within the surfaces tend to a result in maps that are heavily </w:t>
      </w:r>
      <w:proofErr w:type="spellStart"/>
      <w:r w:rsidR="00386E74">
        <w:t>overplotted</w:t>
      </w:r>
      <w:proofErr w:type="spellEnd"/>
      <w:r w:rsidR="00386E74">
        <w:t xml:space="preserve"> with contours, obscuring underlying patterns. However, the SL</w:t>
      </w:r>
      <w:r w:rsidR="00E818B1">
        <w:t xml:space="preserve">P Lexis surfaces presented here use colour and shade alone, which removes the </w:t>
      </w:r>
      <w:proofErr w:type="spellStart"/>
      <w:r w:rsidR="00E818B1">
        <w:t>overplotting</w:t>
      </w:r>
      <w:proofErr w:type="spellEnd"/>
      <w:r w:rsidR="00E818B1">
        <w:t xml:space="preserve"> issues that result from using contour lines. </w:t>
      </w:r>
    </w:p>
    <w:p w:rsidR="00120BE9" w:rsidRPr="00411C09" w:rsidRDefault="00E818B1" w:rsidP="007B12FE">
      <w:r>
        <w:t xml:space="preserve">Using colour and shade alone often creates a different interpretative risk, however, as illustrated in the famous </w:t>
      </w:r>
      <w:proofErr w:type="spellStart"/>
      <w:r>
        <w:t>Checkershadow</w:t>
      </w:r>
      <w:proofErr w:type="spellEnd"/>
      <w:r>
        <w:t xml:space="preserve"> Illusion, in which two equally dark grey cells either light if surrounded by darker cells, or dark if surrounded by lighter cells, highlighting the perceptual challenge of correctly decoding specific values from slight variations in cell shade. </w:t>
      </w:r>
      <w:r>
        <w:fldChar w:fldCharType="begin" w:fldLock="1"/>
      </w:r>
      <w:r>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formattedCitation" : "(Jonathan Minton, 2014)", "plainTextFormattedCitation" : "(Jonathan Minton, 2014)", "previouslyFormattedCitation" : "(Jonathan Minton, 2014)" }, "properties" : { "noteIndex" : 0 }, "schema" : "https://github.com/citation-style-language/schema/raw/master/csl-citation.json" }</w:instrText>
      </w:r>
      <w:r>
        <w:fldChar w:fldCharType="separate"/>
      </w:r>
      <w:r w:rsidRPr="00E818B1">
        <w:rPr>
          <w:noProof/>
        </w:rPr>
        <w:t>(Jonathan Minton, 2014)</w:t>
      </w:r>
      <w:r>
        <w:fldChar w:fldCharType="end"/>
      </w:r>
      <w:r>
        <w:t xml:space="preserve"> To reduce </w:t>
      </w:r>
      <w:r w:rsidR="00AA1590">
        <w:t xml:space="preserve">the risk of </w:t>
      </w:r>
      <w:r w:rsidR="005F4F8E">
        <w:t xml:space="preserve">incorrectly inferring the value of a cell from its shade and colour, a colour scheme designed mainly to work with categorical data from the </w:t>
      </w:r>
      <w:proofErr w:type="spellStart"/>
      <w:r w:rsidR="005F4F8E">
        <w:t>RColorBrewer</w:t>
      </w:r>
      <w:proofErr w:type="spellEnd"/>
      <w:r w:rsidR="005F4F8E">
        <w:t xml:space="preserve"> package, called ‘Paired’, is used in the SCPs. </w:t>
      </w:r>
      <w:r w:rsidR="005F4F8E">
        <w:fldChar w:fldCharType="begin" w:fldLock="1"/>
      </w:r>
      <w:r w:rsidR="005F4F8E">
        <w:instrText>ADDIN CSL_CITATION { "citationItems" : [ { "id" : "ITEM-1", "itemData" : { "author" : [ { "dropping-particle" : "", "family" : "Neuwirth", "given" : "E", "non-dropping-particle" : "", "parse-names" : false, "suffix" : "" } ], "id" : "ITEM-1", "issued" : { "date-parts" : [ [ "2014" ] ] }, "number" : "1.1-2", "title" : "RColorBrewer: ColorBrewer Palettes", "type" : "article" }, "uris" : [ "http://www.mendeley.com/documents/?uuid=53d00a91-1071-491b-9fdc-d7955c0f639b" ] } ], "mendeley" : { "formattedCitation" : "(Neuwirth, 2014)", "plainTextFormattedCitation" : "(Neuwirth, 2014)", "previouslyFormattedCitation" : "(Neuwirth, 2014)" }, "properties" : { "noteIndex" : 0 }, "schema" : "https://github.com/citation-style-language/schema/raw/master/csl-citation.json" }</w:instrText>
      </w:r>
      <w:r w:rsidR="005F4F8E">
        <w:fldChar w:fldCharType="separate"/>
      </w:r>
      <w:r w:rsidR="005F4F8E" w:rsidRPr="005F4F8E">
        <w:rPr>
          <w:noProof/>
        </w:rPr>
        <w:t>(Neuwirth, 2014)</w:t>
      </w:r>
      <w:r w:rsidR="005F4F8E">
        <w:fldChar w:fldCharType="end"/>
      </w:r>
      <w:r w:rsidR="005F4F8E">
        <w:t xml:space="preserve"> This colour scheme comprises a sequence of</w:t>
      </w:r>
      <w:r w:rsidR="00120BE9">
        <w:t xml:space="preserve"> six</w:t>
      </w:r>
      <w:r w:rsidR="005F4F8E">
        <w:t xml:space="preserve"> qualitatively dissimilar colours – blue, green, red, orange, purple, and brown </w:t>
      </w:r>
      <w:r w:rsidR="00120BE9">
        <w:t>–</w:t>
      </w:r>
      <w:r w:rsidR="005F4F8E">
        <w:t xml:space="preserve"> </w:t>
      </w:r>
      <w:r w:rsidR="00120BE9">
        <w:t>and within each of these six colours the palette cycles between a light and then a dark variant: light blue, dark blue, light green, dark green, and so on. Colours and shades between these 12 colour values are then interpolated to produce hundreds of separate colour/shade combinations for the overall palette. Adjacent groups of colours in this palette are dissimilar enough that it becomes possible to identify relatively narrow bands of values in the Lexis surfaces. Log mortality values are mapped to the palette with base 10, so -1 means 10</w:t>
      </w:r>
      <w:r w:rsidR="00120BE9">
        <w:rPr>
          <w:vertAlign w:val="superscript"/>
        </w:rPr>
        <w:t>-1</w:t>
      </w:r>
      <w:r w:rsidR="00120BE9">
        <w:t xml:space="preserve"> and so 0.1, -2 means 10</w:t>
      </w:r>
      <w:r w:rsidR="00120BE9">
        <w:rPr>
          <w:vertAlign w:val="superscript"/>
        </w:rPr>
        <w:t>-2</w:t>
      </w:r>
      <w:r w:rsidR="00120BE9">
        <w:t xml:space="preserve"> and so 0.01, and so on. A continuity correction of 10</w:t>
      </w:r>
      <w:r w:rsidR="00120BE9">
        <w:rPr>
          <w:vertAlign w:val="superscript"/>
        </w:rPr>
        <w:t>-5</w:t>
      </w:r>
      <w:r w:rsidR="00120BE9">
        <w:t xml:space="preserve"> is added to all values </w:t>
      </w:r>
      <w:r w:rsidR="00411C09">
        <w:t>because log</w:t>
      </w:r>
      <w:r w:rsidR="00411C09">
        <w:rPr>
          <w:vertAlign w:val="subscript"/>
        </w:rPr>
        <w:t>10</w:t>
      </w:r>
      <w:r w:rsidR="00411C09">
        <w:t xml:space="preserve"> of 0 is negative infinity, and so cannot be plotted.</w:t>
      </w:r>
    </w:p>
    <w:p w:rsidR="0066275A" w:rsidRPr="00411C09" w:rsidRDefault="00120BE9" w:rsidP="007B12FE">
      <w:r>
        <w:t xml:space="preserve">For the CLPs the </w:t>
      </w:r>
      <w:proofErr w:type="spellStart"/>
      <w:r>
        <w:t>RColorBrewer</w:t>
      </w:r>
      <w:proofErr w:type="spellEnd"/>
      <w:r>
        <w:t xml:space="preserve"> ‘</w:t>
      </w:r>
      <w:proofErr w:type="spellStart"/>
      <w:r>
        <w:t>RdBu</w:t>
      </w:r>
      <w:proofErr w:type="spellEnd"/>
      <w:r>
        <w:t>’ is used. This palette comprises: dark red, light red, white, light blue, and dark blue. The middle of this palette, corresponding to white, is mapped to 0, no difference in log</w:t>
      </w:r>
      <w:r>
        <w:rPr>
          <w:vertAlign w:val="subscript"/>
        </w:rPr>
        <w:t>10</w:t>
      </w:r>
      <w:r>
        <w:t xml:space="preserve"> mortality values between populations, with blues implying that the first of the two populations </w:t>
      </w:r>
      <w:r w:rsidR="00411C09">
        <w:t xml:space="preserve">(‘B’) </w:t>
      </w:r>
      <w:r>
        <w:t xml:space="preserve">being compared has a </w:t>
      </w:r>
      <w:r w:rsidR="00411C09">
        <w:t>lower mortality rate than the second of the two populations (‘A’), and red implying that B has a higher mortality rate than A. The shade of red or blue indicates the size of the difference log</w:t>
      </w:r>
      <w:r w:rsidR="00411C09">
        <w:rPr>
          <w:vertAlign w:val="subscript"/>
        </w:rPr>
        <w:t>10</w:t>
      </w:r>
      <w:r w:rsidR="00411C09">
        <w:t>B – log</w:t>
      </w:r>
      <w:r w:rsidR="00411C09">
        <w:rPr>
          <w:vertAlign w:val="subscript"/>
        </w:rPr>
        <w:t>10</w:t>
      </w:r>
      <w:r w:rsidR="00411C09">
        <w:t>A for each particular age-year cell.</w:t>
      </w:r>
    </w:p>
    <w:p w:rsidR="00411C09" w:rsidRDefault="00411C09" w:rsidP="00411C09">
      <w:pPr>
        <w:pStyle w:val="Heading1"/>
      </w:pPr>
      <w:r>
        <w:t>Results</w:t>
      </w:r>
    </w:p>
    <w:p w:rsidR="00E50F27" w:rsidRDefault="008903CD" w:rsidP="00411C09">
      <w:r>
        <w:t xml:space="preserve">The results section will first present an SLP for populations in the British Isles, and then a CLP showing how age-year specific mortality rates in Scotland compare with our neighbours. It will then </w:t>
      </w:r>
      <w:r>
        <w:lastRenderedPageBreak/>
        <w:t xml:space="preserve">present SLPs and CLPs for a selection of other population groups. In both series of comparisons schematic representations of the figures will be drawn alongside the SLPs and CLPs themselves. These schematic representations contain labelled regions, coloured according to whether the values within broadly indicate improvements (blue) or deteriorations (red) in mortality risks (SLPs) or mortality inequalities (CLPs) in the corresponding SLP and CLP regions. Purple shades are used to indicate </w:t>
      </w:r>
      <w:r w:rsidR="008B2236">
        <w:t xml:space="preserve">other </w:t>
      </w:r>
      <w:r>
        <w:t>regions in the Lexis surfaces that ar</w:t>
      </w:r>
      <w:r w:rsidR="008B2236">
        <w:t>e useful to mention as</w:t>
      </w:r>
      <w:r w:rsidR="003F76E8">
        <w:t>,</w:t>
      </w:r>
      <w:r w:rsidR="003F76E8" w:rsidRPr="003F76E8">
        <w:t xml:space="preserve"> </w:t>
      </w:r>
      <w:r w:rsidR="003F76E8">
        <w:t>for example,</w:t>
      </w:r>
      <w:r w:rsidR="008B2236">
        <w:t xml:space="preserve"> they may indicate anomalies with the population data being visualised.  </w:t>
      </w:r>
      <w:r>
        <w:t xml:space="preserve"> </w:t>
      </w:r>
    </w:p>
    <w:p w:rsidR="00411C09" w:rsidRPr="00411C09" w:rsidRDefault="00411C09" w:rsidP="00411C09"/>
    <w:p w:rsidR="00411C09" w:rsidRDefault="00411C09" w:rsidP="00411C09">
      <w:pPr>
        <w:pStyle w:val="Heading2"/>
      </w:pPr>
      <w:r>
        <w:t>Lexis Plots of the British Isles</w:t>
      </w:r>
    </w:p>
    <w:p w:rsidR="00E50F27" w:rsidRDefault="008B2236" w:rsidP="00E50F27">
      <w:r>
        <w:fldChar w:fldCharType="begin"/>
      </w:r>
      <w:r>
        <w:instrText xml:space="preserve"> REF _Ref498677544 \h </w:instrText>
      </w:r>
      <w:r>
        <w:fldChar w:fldCharType="separate"/>
      </w:r>
      <w:r>
        <w:t xml:space="preserve">Figure </w:t>
      </w:r>
      <w:r>
        <w:rPr>
          <w:noProof/>
        </w:rPr>
        <w:t>2</w:t>
      </w:r>
      <w:r>
        <w:fldChar w:fldCharType="end"/>
      </w:r>
      <w:r>
        <w:t xml:space="preserve">a shows the SLP for British Isles populations, and </w:t>
      </w:r>
      <w:r>
        <w:fldChar w:fldCharType="begin"/>
      </w:r>
      <w:r>
        <w:instrText xml:space="preserve"> REF _Ref498677544 \h </w:instrText>
      </w:r>
      <w:r>
        <w:fldChar w:fldCharType="separate"/>
      </w:r>
      <w:r>
        <w:t xml:space="preserve">Figure </w:t>
      </w:r>
      <w:r>
        <w:rPr>
          <w:noProof/>
        </w:rPr>
        <w:t>2</w:t>
      </w:r>
      <w:r>
        <w:fldChar w:fldCharType="end"/>
      </w:r>
      <w:r>
        <w:t xml:space="preserve">b presents CLPs for Scotland as compared with each of these other British Isles populations. </w:t>
      </w:r>
      <w:r>
        <w:fldChar w:fldCharType="begin"/>
      </w:r>
      <w:r>
        <w:instrText xml:space="preserve"> REF _Ref498677552 \h </w:instrText>
      </w:r>
      <w:r>
        <w:fldChar w:fldCharType="separate"/>
      </w:r>
      <w:r>
        <w:t xml:space="preserve">Figure </w:t>
      </w:r>
      <w:r>
        <w:rPr>
          <w:noProof/>
        </w:rPr>
        <w:t>3</w:t>
      </w:r>
      <w:r>
        <w:fldChar w:fldCharType="end"/>
      </w:r>
      <w:r>
        <w:t xml:space="preserve">a presents a schematic representation of some key features identified in </w:t>
      </w:r>
      <w:r>
        <w:fldChar w:fldCharType="begin"/>
      </w:r>
      <w:r>
        <w:instrText xml:space="preserve"> REF _Ref498677544 \h </w:instrText>
      </w:r>
      <w:r>
        <w:fldChar w:fldCharType="separate"/>
      </w:r>
      <w:r>
        <w:t xml:space="preserve">Figure </w:t>
      </w:r>
      <w:r>
        <w:rPr>
          <w:noProof/>
        </w:rPr>
        <w:t>2</w:t>
      </w:r>
      <w:r>
        <w:fldChar w:fldCharType="end"/>
      </w:r>
      <w:r>
        <w:t xml:space="preserve">a, and </w:t>
      </w:r>
      <w:r>
        <w:fldChar w:fldCharType="begin"/>
      </w:r>
      <w:r>
        <w:instrText xml:space="preserve"> REF _Ref498677552 \h </w:instrText>
      </w:r>
      <w:r>
        <w:fldChar w:fldCharType="separate"/>
      </w:r>
      <w:r>
        <w:t xml:space="preserve">Figure </w:t>
      </w:r>
      <w:r>
        <w:rPr>
          <w:noProof/>
        </w:rPr>
        <w:t>3</w:t>
      </w:r>
      <w:r>
        <w:fldChar w:fldCharType="end"/>
      </w:r>
      <w:r>
        <w:t xml:space="preserve">b a schematic representation of key features identified in </w:t>
      </w:r>
      <w:r>
        <w:fldChar w:fldCharType="begin"/>
      </w:r>
      <w:r>
        <w:instrText xml:space="preserve"> REF _Ref498677544 \h </w:instrText>
      </w:r>
      <w:r>
        <w:fldChar w:fldCharType="separate"/>
      </w:r>
      <w:r>
        <w:t xml:space="preserve">Figure </w:t>
      </w:r>
      <w:r>
        <w:rPr>
          <w:noProof/>
        </w:rPr>
        <w:t>2</w:t>
      </w:r>
      <w:r>
        <w:fldChar w:fldCharType="end"/>
      </w:r>
      <w:r>
        <w:t xml:space="preserve">b. </w:t>
      </w:r>
    </w:p>
    <w:p w:rsidR="004D45EF" w:rsidRDefault="004D45EF" w:rsidP="004D45EF">
      <w:pPr>
        <w:pStyle w:val="Heading3"/>
      </w:pPr>
      <w:r>
        <w:t>SLPs for the British Isles</w:t>
      </w:r>
    </w:p>
    <w:p w:rsidR="001127AC" w:rsidRDefault="005C04EA" w:rsidP="00E50F27">
      <w:r>
        <w:t xml:space="preserve">As should be expected, the overall impression from the SLPs from </w:t>
      </w:r>
      <w:r>
        <w:fldChar w:fldCharType="begin"/>
      </w:r>
      <w:r>
        <w:instrText xml:space="preserve"> REF _Ref498677544 \h </w:instrText>
      </w:r>
      <w:r>
        <w:fldChar w:fldCharType="separate"/>
      </w:r>
      <w:r>
        <w:t xml:space="preserve">Figure </w:t>
      </w:r>
      <w:r>
        <w:rPr>
          <w:noProof/>
        </w:rPr>
        <w:t>2</w:t>
      </w:r>
      <w:r>
        <w:fldChar w:fldCharType="end"/>
      </w:r>
      <w:proofErr w:type="gramStart"/>
      <w:r>
        <w:t>a is</w:t>
      </w:r>
      <w:proofErr w:type="gramEnd"/>
      <w:r>
        <w:t xml:space="preserve"> that the Lexis surfaces for these neighbouring populations are broadly similar. Each Lexis surface corresponds broadly to the schematic representation of general mortality patterns presented in </w:t>
      </w:r>
      <w:r>
        <w:fldChar w:fldCharType="begin"/>
      </w:r>
      <w:r>
        <w:instrText xml:space="preserve"> REF _Ref498608889 \h </w:instrText>
      </w:r>
      <w:r>
        <w:fldChar w:fldCharType="separate"/>
      </w:r>
      <w:r>
        <w:t xml:space="preserve">Figure </w:t>
      </w:r>
      <w:r>
        <w:rPr>
          <w:noProof/>
        </w:rPr>
        <w:t>1</w:t>
      </w:r>
      <w:r>
        <w:fldChar w:fldCharType="end"/>
      </w:r>
      <w:r>
        <w:t xml:space="preserve">b, with infancy distinct from the rest of childhood, childhood distinct from early adulthood, and mortality from around the age of 50 distinct from earlier ages. </w:t>
      </w:r>
    </w:p>
    <w:p w:rsidR="005C04EA" w:rsidRDefault="005C04EA" w:rsidP="00E50F27">
      <w:r>
        <w:t xml:space="preserve">Impressionistically, the mortality surface for England &amp; Wales appears ‘smoother’ than the other surfaces, with the surface for Northern Ireland appearing the most ‘noisy’ or ‘speckled’, and Scotland’s and the Republic of Ireland’s mortality surfaces appearing somewhat between Northern Ireland and England &amp; Wales in its degree of apparent smoothness. It should be reiterated that these plots show the data ‘as-is’, with no additional smoothing applied, and instead this apparent smoothness or otherwise is a result of the population sizes of these four countries or regions, with England &amp; Wales having the largest total population, and Northern Ireland the smallest. </w:t>
      </w:r>
      <w:r w:rsidR="001127AC">
        <w:t xml:space="preserve">This difference in apparent smoothness may invite almost philosophical questions about what the mortality surfaces of a hypothetical </w:t>
      </w:r>
      <w:r w:rsidR="00990D2C">
        <w:t>‘</w:t>
      </w:r>
      <w:r w:rsidR="001127AC">
        <w:t xml:space="preserve">Mega Scotland’, ‘Mega Northern Ireland’, or ‘Micro England &amp; Wales’ may look like: i.e. how these surfaces would look if the underlying age-year specific forces of mortality observed in these populations were unchanged, but the total population sizes were either much larger in the first two examples, or much smaller in the last example. Pondering this question also raises interesting thoughts about whether data from whole populations should sometimes be thought about as ‘samples’ from </w:t>
      </w:r>
      <w:r w:rsidR="00FC4B4A">
        <w:t>infinitely sized</w:t>
      </w:r>
      <w:r w:rsidR="001127AC">
        <w:t xml:space="preserve"> hypothetical </w:t>
      </w:r>
      <w:r w:rsidR="00990D2C">
        <w:t>‘</w:t>
      </w:r>
      <w:r w:rsidR="001127AC">
        <w:t>hyper-populations</w:t>
      </w:r>
      <w:r w:rsidR="00990D2C">
        <w:t>’</w:t>
      </w:r>
      <w:r w:rsidR="001127AC">
        <w:t>, and related to this whether and how standard errors for these age-year specific point estimates should be calculated. Given such issues are not the focus of this paper, they will not be addressed further, but are raised for broader consideration and reflection</w:t>
      </w:r>
      <w:r w:rsidR="00990D2C">
        <w:t xml:space="preserve"> in later research</w:t>
      </w:r>
      <w:r w:rsidR="001127AC">
        <w:t xml:space="preserve">. </w:t>
      </w:r>
    </w:p>
    <w:p w:rsidR="001127AC" w:rsidRDefault="001127AC" w:rsidP="00E50F27">
      <w:r>
        <w:t xml:space="preserve">Within </w:t>
      </w:r>
      <w:r>
        <w:fldChar w:fldCharType="begin"/>
      </w:r>
      <w:r>
        <w:instrText xml:space="preserve"> REF _Ref498677552 \h </w:instrText>
      </w:r>
      <w:r>
        <w:fldChar w:fldCharType="separate"/>
      </w:r>
      <w:r>
        <w:t xml:space="preserve">Figure </w:t>
      </w:r>
      <w:r>
        <w:rPr>
          <w:noProof/>
        </w:rPr>
        <w:t>3</w:t>
      </w:r>
      <w:r>
        <w:fldChar w:fldCharType="end"/>
      </w:r>
      <w:r>
        <w:t xml:space="preserve">a, two regions are labelled S1 and S2, where ‘S’ indicates ‘senescence’. These two regions divide the region of Lee-Carter </w:t>
      </w:r>
      <w:r w:rsidR="00990D2C">
        <w:t xml:space="preserve">Drift indicated in </w:t>
      </w:r>
      <w:r w:rsidR="00990D2C">
        <w:fldChar w:fldCharType="begin"/>
      </w:r>
      <w:r w:rsidR="00990D2C">
        <w:instrText xml:space="preserve"> REF _Ref498608889 \h </w:instrText>
      </w:r>
      <w:r w:rsidR="00990D2C">
        <w:fldChar w:fldCharType="separate"/>
      </w:r>
      <w:r w:rsidR="00990D2C">
        <w:t xml:space="preserve">Figure </w:t>
      </w:r>
      <w:r w:rsidR="00990D2C">
        <w:rPr>
          <w:noProof/>
        </w:rPr>
        <w:t>1</w:t>
      </w:r>
      <w:r w:rsidR="00990D2C">
        <w:fldChar w:fldCharType="end"/>
      </w:r>
      <w:r w:rsidR="00990D2C">
        <w:t xml:space="preserve">b into broadly two distinct time periods. Within the schematic of </w:t>
      </w:r>
      <w:r w:rsidR="00990D2C">
        <w:fldChar w:fldCharType="begin"/>
      </w:r>
      <w:r w:rsidR="00990D2C">
        <w:instrText xml:space="preserve"> REF _Ref498677552 \h </w:instrText>
      </w:r>
      <w:r w:rsidR="00990D2C">
        <w:fldChar w:fldCharType="separate"/>
      </w:r>
      <w:r w:rsidR="00990D2C">
        <w:t xml:space="preserve">Figure </w:t>
      </w:r>
      <w:r w:rsidR="00990D2C">
        <w:rPr>
          <w:noProof/>
        </w:rPr>
        <w:t>3</w:t>
      </w:r>
      <w:r w:rsidR="00990D2C">
        <w:fldChar w:fldCharType="end"/>
      </w:r>
      <w:proofErr w:type="spellStart"/>
      <w:proofErr w:type="gramStart"/>
      <w:r w:rsidR="00990D2C">
        <w:t>a</w:t>
      </w:r>
      <w:proofErr w:type="spellEnd"/>
      <w:r w:rsidR="00990D2C">
        <w:t xml:space="preserve"> this</w:t>
      </w:r>
      <w:proofErr w:type="gramEnd"/>
      <w:r w:rsidR="00990D2C">
        <w:t xml:space="preserve"> divide is placed at around 1980, but the main point is to highlight that, for many of the populations shown in </w:t>
      </w:r>
      <w:r w:rsidR="00990D2C">
        <w:fldChar w:fldCharType="begin"/>
      </w:r>
      <w:r w:rsidR="00990D2C">
        <w:instrText xml:space="preserve"> REF _Ref498677552 \h </w:instrText>
      </w:r>
      <w:r w:rsidR="00990D2C">
        <w:fldChar w:fldCharType="separate"/>
      </w:r>
      <w:r w:rsidR="00990D2C">
        <w:t xml:space="preserve">Figure </w:t>
      </w:r>
      <w:r w:rsidR="00990D2C">
        <w:rPr>
          <w:noProof/>
        </w:rPr>
        <w:t>3</w:t>
      </w:r>
      <w:r w:rsidR="00990D2C">
        <w:fldChar w:fldCharType="end"/>
      </w:r>
      <w:r w:rsidR="00990D2C">
        <w:t xml:space="preserve">a, the degree of Lee-Carter Drift </w:t>
      </w:r>
      <w:r w:rsidR="00FC4B4A">
        <w:t xml:space="preserve">appears somewhat discontinuous. There appear to be marked differences in the degree of discontinuity between genders within each of the countries/regions mapped. Typically, the Drift appears more continuous throughout the period mapped for females than for males, where the ‘two part’ S1/S2 structure of mortality shifts is more apparent. The longer and less interrupted period of continuing older adult mortality risks for females in much of the twentieth century, compared with </w:t>
      </w:r>
      <w:r w:rsidR="00FC4B4A">
        <w:lastRenderedPageBreak/>
        <w:t xml:space="preserve">much more modest improvements for males of the same ages over the same periods, is the key reason why mortality gaps in life expectancy increased between genders in many rich world nations, due in large part to historically higher rates of smoking in males, and poorer cardiovascular mortality; conversely, the more rapid improvements in older ages for males have led to a closing in the sex gaps in life expectancy. </w:t>
      </w:r>
      <w:r w:rsidR="000B4AB9">
        <w:t xml:space="preserve">There also appear to be slight differences in when S1 gave way to S2 between countries/regions within the same gender, with perhaps the S2 improvement phase beginning around three or four years earlier for English &amp; Welsh populations than for Scottish populations. However this is a more speculative inference than for the sex mortality comparisons. </w:t>
      </w:r>
    </w:p>
    <w:p w:rsidR="000B4AB9" w:rsidRDefault="000B4AB9" w:rsidP="00E50F27">
      <w:r>
        <w:t xml:space="preserve">Towards the start of the period, and in particular at pre- Lee-Carter Drift ages, a region is labelled ‘DX’, shorthand for ‘Demographic Transition’. During much of the first half of the Twentieth century there were very rapid improvements in mortality risks at most ages in richer countries, of a degree not realised before or afterwards, and despite the presence of the two World Wars over these two generations. The region ‘DX’ appears to indicate the last few years of this period of rapid improvement, and is most apparent at these younger adult ages, perhaps in part due to changes in industrial activity towards less hazardous forms of labour for males, and </w:t>
      </w:r>
      <w:r w:rsidR="003F76E8">
        <w:t xml:space="preserve">in a sense to less hazardous forms of labour for females as well, due to improved medical care reducing the risk of death from childbirth. </w:t>
      </w:r>
    </w:p>
    <w:p w:rsidR="003F76E8" w:rsidRDefault="003F76E8" w:rsidP="00E50F27">
      <w:r>
        <w:t xml:space="preserve">The region labelled ‘CB’, or ‘Childhood Buffer’, is also marked in </w:t>
      </w:r>
      <w:r>
        <w:fldChar w:fldCharType="begin"/>
      </w:r>
      <w:r>
        <w:instrText xml:space="preserve"> REF _Ref498677552 \h </w:instrText>
      </w:r>
      <w:r>
        <w:fldChar w:fldCharType="separate"/>
      </w:r>
      <w:r>
        <w:t xml:space="preserve">Figure </w:t>
      </w:r>
      <w:r>
        <w:rPr>
          <w:noProof/>
        </w:rPr>
        <w:t>3</w:t>
      </w:r>
      <w:r>
        <w:fldChar w:fldCharType="end"/>
      </w:r>
      <w:r>
        <w:t xml:space="preserve">a, and in </w:t>
      </w:r>
      <w:r>
        <w:fldChar w:fldCharType="begin"/>
      </w:r>
      <w:r>
        <w:instrText xml:space="preserve"> REF _Ref498677544 \h </w:instrText>
      </w:r>
      <w:r>
        <w:fldChar w:fldCharType="separate"/>
      </w:r>
      <w:r>
        <w:t xml:space="preserve">Figure </w:t>
      </w:r>
      <w:r>
        <w:rPr>
          <w:noProof/>
        </w:rPr>
        <w:t>2</w:t>
      </w:r>
      <w:r>
        <w:fldChar w:fldCharType="end"/>
      </w:r>
      <w:r>
        <w:t xml:space="preserve">a produces a chevron-like appearance within childhood ages, with colours/shades indicating higher mortality giving way to colours/shades indicating successively lower mortality risks. For all countries/regions, it is apparent that this buffer is more distinct and localised to before adulthood ages for males than for females, with much more consistent and sharp discontinuities after adulthood for males, and more gradual increases for females reaching adulthood. </w:t>
      </w:r>
    </w:p>
    <w:p w:rsidR="003F76E8" w:rsidRDefault="008D7551" w:rsidP="00E50F27">
      <w:r>
        <w:t xml:space="preserve">A somewhat irregular region ‘T’ is labelled, short for ‘Troubles’, the colloquial name given to the civil conflict in Northern Ireland. This is visible in male young adult all-cause mortality at younger adult ages in Northern Ireland, as a patch of dark red colours which appear after around 1972, compared with lighter pink shades, indicating lower mortality risks, at the same ages from the late 1950s to this turning point. These darker red cells at these ages then give way to slightly lighter pinks, and some green cells, over the subsequent decades. A somewhat subtler version of this same ‘disruptive’ pattern is also visible for Northern Irish females, and no corresponding sudden shift in mortality risks at these ages are visible for the other populations, including for the Republic of Ireland. This finding is the subject of an upcoming paper, </w:t>
      </w:r>
      <w:r>
        <w:fldChar w:fldCharType="begin" w:fldLock="1"/>
      </w:r>
      <w:r>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noteIndex" : 0 }, "schema" : "https://github.com/citation-style-language/schema/raw/master/csl-citation.json" }</w:instrText>
      </w:r>
      <w:r>
        <w:fldChar w:fldCharType="separate"/>
      </w:r>
      <w:r w:rsidRPr="008D7551">
        <w:rPr>
          <w:noProof/>
        </w:rPr>
        <w:t>(J Minton, 2017b)</w:t>
      </w:r>
      <w:r>
        <w:fldChar w:fldCharType="end"/>
      </w:r>
      <w:r>
        <w:t xml:space="preserve"> which also models this pattern and estimates the age distribution and total number of ‘excess deaths’ that resulted from this conflict using this all-cause mortality data alone. </w:t>
      </w:r>
    </w:p>
    <w:p w:rsidR="004D45EF" w:rsidRDefault="004D45EF" w:rsidP="00E50F27">
      <w:r>
        <w:t xml:space="preserve">The three final features to discuss are the red diagonal dashed line, which runs from slightly over the age of twenty years, up through S1 and S2; and the two regions R1, and within this R2 (‘Recent’). The diagonal red line indicates the ‘scarred cohort’ of those born around 1918; this is perhaps most visible for populations in England &amp; Wales, and least visible within Northern Ireland, but in all cases indicates that cohorts born around the time of the Spanish Flu epidemic faced somewhat higher mortality rates as they aged than would be expected by broader trends. For all ages within this age range, with R1, covering around the 2000s, there some indications of age-specific mortality rates either stalling (England &amp; Wales, Northern Ireland), or worsening slightly (Scotland), for males in particular. Within the Republic of Ireland, by contrast, mortality rates look to have improved slightly instead. Within R2, covering the most recent years, and younger adults, there are hints that mortality rates may be improving, and that this improvement is possibly seen more for both genders. </w:t>
      </w:r>
    </w:p>
    <w:p w:rsidR="004D45EF" w:rsidRDefault="004D45EF" w:rsidP="00E50F27">
      <w:r>
        <w:lastRenderedPageBreak/>
        <w:t xml:space="preserve"> </w:t>
      </w:r>
    </w:p>
    <w:p w:rsidR="00FC4B4A" w:rsidRDefault="00FC4B4A" w:rsidP="00E50F27"/>
    <w:p w:rsidR="008903CD" w:rsidRDefault="008903CD" w:rsidP="008903CD">
      <w:pPr>
        <w:keepNext/>
      </w:pPr>
    </w:p>
    <w:tbl>
      <w:tblPr>
        <w:tblStyle w:val="TableGrid"/>
        <w:tblW w:w="0" w:type="auto"/>
        <w:tblLook w:val="04A0" w:firstRow="1" w:lastRow="0" w:firstColumn="1" w:lastColumn="0" w:noHBand="0" w:noVBand="1"/>
      </w:tblPr>
      <w:tblGrid>
        <w:gridCol w:w="4508"/>
        <w:gridCol w:w="4508"/>
      </w:tblGrid>
      <w:tr w:rsidR="008903CD" w:rsidTr="00147592">
        <w:tc>
          <w:tcPr>
            <w:tcW w:w="4508" w:type="dxa"/>
            <w:tcBorders>
              <w:top w:val="nil"/>
              <w:left w:val="nil"/>
              <w:bottom w:val="nil"/>
              <w:right w:val="nil"/>
            </w:tcBorders>
            <w:vAlign w:val="bottom"/>
          </w:tcPr>
          <w:p w:rsidR="008903CD" w:rsidRDefault="008903CD" w:rsidP="00147592">
            <w:pPr>
              <w:keepNext/>
              <w:jc w:val="center"/>
            </w:pPr>
            <w:r>
              <w:rPr>
                <w:noProof/>
                <w:lang w:eastAsia="en-GB"/>
              </w:rPr>
              <w:drawing>
                <wp:inline distT="0" distB="0" distL="0" distR="0" wp14:anchorId="42C6F07B" wp14:editId="6504699C">
                  <wp:extent cx="2369820" cy="5866765"/>
                  <wp:effectExtent l="0" t="0" r="0" b="635"/>
                  <wp:docPr id="3" name="Picture 3" descr="E:\repos\hagis\figures\slp_scot_neighbours_rec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hagis\figures\slp_scot_neighbours_recent.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9959" r="4335"/>
                          <a:stretch/>
                        </pic:blipFill>
                        <pic:spPr bwMode="auto">
                          <a:xfrm>
                            <a:off x="0" y="0"/>
                            <a:ext cx="2372841" cy="587424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Borders>
              <w:top w:val="nil"/>
              <w:left w:val="nil"/>
              <w:bottom w:val="nil"/>
              <w:right w:val="nil"/>
            </w:tcBorders>
            <w:vAlign w:val="bottom"/>
          </w:tcPr>
          <w:p w:rsidR="008903CD" w:rsidRDefault="008903CD" w:rsidP="00147592">
            <w:pPr>
              <w:keepNext/>
              <w:jc w:val="center"/>
            </w:pPr>
            <w:r>
              <w:rPr>
                <w:noProof/>
                <w:lang w:eastAsia="en-GB"/>
              </w:rPr>
              <w:drawing>
                <wp:inline distT="0" distB="0" distL="0" distR="0" wp14:anchorId="75547816" wp14:editId="448FCBD8">
                  <wp:extent cx="2682196" cy="6147113"/>
                  <wp:effectExtent l="0" t="0" r="4445" b="6350"/>
                  <wp:docPr id="12" name="Picture 12" descr="E:\repos\hagis\figures\clp_scot_neighb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hagis\figures\clp_scot_neighbours.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0096" r="8267"/>
                          <a:stretch/>
                        </pic:blipFill>
                        <pic:spPr bwMode="auto">
                          <a:xfrm>
                            <a:off x="0" y="0"/>
                            <a:ext cx="2692882" cy="617160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903CD" w:rsidTr="00147592">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 xml:space="preserve">SCP of Scotland, England &amp; Wales, Northern Ireland, and the Republic of Ireland </w:t>
            </w:r>
          </w:p>
        </w:tc>
        <w:tc>
          <w:tcPr>
            <w:tcW w:w="4508" w:type="dxa"/>
            <w:tcBorders>
              <w:top w:val="nil"/>
              <w:left w:val="nil"/>
              <w:bottom w:val="nil"/>
              <w:right w:val="nil"/>
            </w:tcBorders>
          </w:tcPr>
          <w:p w:rsidR="008903CD" w:rsidRPr="008903CD" w:rsidRDefault="008903CD" w:rsidP="00147592">
            <w:pPr>
              <w:pStyle w:val="ListParagraph"/>
              <w:keepNext/>
              <w:numPr>
                <w:ilvl w:val="0"/>
                <w:numId w:val="4"/>
              </w:numPr>
              <w:rPr>
                <w:i/>
              </w:rPr>
            </w:pPr>
            <w:r w:rsidRPr="008903CD">
              <w:rPr>
                <w:i/>
              </w:rPr>
              <w:t>CLP of Scotland compared with other populations in the British Isles</w:t>
            </w:r>
          </w:p>
        </w:tc>
      </w:tr>
    </w:tbl>
    <w:p w:rsidR="008903CD" w:rsidRDefault="008903CD" w:rsidP="008903CD">
      <w:pPr>
        <w:pStyle w:val="Caption"/>
      </w:pPr>
      <w:bookmarkStart w:id="1" w:name="_Ref498677544"/>
      <w:r>
        <w:t xml:space="preserve">Figure </w:t>
      </w:r>
      <w:r>
        <w:fldChar w:fldCharType="begin"/>
      </w:r>
      <w:r>
        <w:instrText xml:space="preserve"> SEQ Figure \* ARABIC </w:instrText>
      </w:r>
      <w:r>
        <w:fldChar w:fldCharType="separate"/>
      </w:r>
      <w:r w:rsidR="008B2236">
        <w:rPr>
          <w:noProof/>
        </w:rPr>
        <w:t>2</w:t>
      </w:r>
      <w:r>
        <w:fldChar w:fldCharType="end"/>
      </w:r>
      <w:bookmarkEnd w:id="1"/>
      <w:r>
        <w:t xml:space="preserve"> Shaded Level Plot of log</w:t>
      </w:r>
      <w:r>
        <w:rPr>
          <w:vertAlign w:val="subscript"/>
        </w:rPr>
        <w:t>10</w:t>
      </w:r>
      <w:r>
        <w:t xml:space="preserve"> mortality rates for Scotland, England &amp; Wales, Northern Ireland, and the Republic of Ireland</w:t>
      </w:r>
    </w:p>
    <w:p w:rsidR="008903CD" w:rsidRDefault="004D45EF" w:rsidP="004D45EF">
      <w:pPr>
        <w:pStyle w:val="Heading3"/>
      </w:pPr>
      <w:r>
        <w:t xml:space="preserve">CLPs for the British Isles </w:t>
      </w:r>
    </w:p>
    <w:p w:rsidR="004D45EF" w:rsidRDefault="004D45EF" w:rsidP="004D45EF">
      <w:r>
        <w:t xml:space="preserve">The schematic map for discussing the </w:t>
      </w:r>
      <w:r w:rsidR="001F2163">
        <w:t xml:space="preserve">CLP shown in </w:t>
      </w:r>
      <w:r w:rsidR="001F2163">
        <w:fldChar w:fldCharType="begin"/>
      </w:r>
      <w:r w:rsidR="001F2163">
        <w:instrText xml:space="preserve"> REF _Ref498677544 \h </w:instrText>
      </w:r>
      <w:r w:rsidR="001F2163">
        <w:fldChar w:fldCharType="separate"/>
      </w:r>
      <w:r w:rsidR="001F2163">
        <w:t xml:space="preserve">Figure </w:t>
      </w:r>
      <w:r w:rsidR="001F2163">
        <w:rPr>
          <w:noProof/>
        </w:rPr>
        <w:t>2</w:t>
      </w:r>
      <w:r w:rsidR="001F2163">
        <w:fldChar w:fldCharType="end"/>
      </w:r>
      <w:r w:rsidR="001F2163">
        <w:t xml:space="preserve">b is shown in </w:t>
      </w:r>
      <w:r w:rsidR="001F2163">
        <w:fldChar w:fldCharType="begin"/>
      </w:r>
      <w:r w:rsidR="001F2163">
        <w:instrText xml:space="preserve"> REF _Ref498677552 \h </w:instrText>
      </w:r>
      <w:r w:rsidR="001F2163">
        <w:fldChar w:fldCharType="separate"/>
      </w:r>
      <w:r w:rsidR="001F2163">
        <w:t xml:space="preserve">Figure </w:t>
      </w:r>
      <w:r w:rsidR="001F2163">
        <w:rPr>
          <w:noProof/>
        </w:rPr>
        <w:t>3</w:t>
      </w:r>
      <w:r w:rsidR="001F2163">
        <w:fldChar w:fldCharType="end"/>
      </w:r>
      <w:r w:rsidR="001F2163">
        <w:t xml:space="preserve">b. The purple region marked ‘I’ (Ireland) corresponds to the horizontal striation visible at many older ages when Scottish populations are compared with corresponding populations in the Republic of Ireland. These horizontal disruptions are also visible in the SLPs for the Republic of Ireland over the same age-year </w:t>
      </w:r>
      <w:r w:rsidR="001F2163">
        <w:lastRenderedPageBreak/>
        <w:t xml:space="preserve">regions as well. Many of these </w:t>
      </w:r>
      <w:proofErr w:type="spellStart"/>
      <w:r w:rsidR="001F2163">
        <w:t>stria</w:t>
      </w:r>
      <w:proofErr w:type="spellEnd"/>
      <w:r w:rsidR="001F2163">
        <w:t xml:space="preserve"> appear to be spaced exactly ten years apart, with consecutive bands by single age that are blue-tinged in the CLPs at age 40, 50, 60, 70 and 80 years, then red-tinged at age 41, 52, 61, 71 and 81 years. As these relate to somewhat older data, it appears likely these </w:t>
      </w:r>
      <w:proofErr w:type="spellStart"/>
      <w:r w:rsidR="001F2163">
        <w:t>stria</w:t>
      </w:r>
      <w:proofErr w:type="spellEnd"/>
      <w:r w:rsidR="001F2163">
        <w:t xml:space="preserve"> ar</w:t>
      </w:r>
      <w:r w:rsidR="00147592">
        <w:t xml:space="preserve">e data artefacts, probably due to either death counts, or population counts, or both, for Irish populations up to the 1970s only being made available to the HMD at five or ten year age groups. The HMD employ a range of methods to interpolate data over these coarser age categories into one year by one year Lexis squares, but such methods will always be imperfect, and the striated appearance of the data appears to indicate this. </w:t>
      </w:r>
    </w:p>
    <w:p w:rsidR="00147592" w:rsidRDefault="00147592" w:rsidP="004D45EF">
      <w:r>
        <w:t xml:space="preserve">The red region ‘DX’ highlights the observation that, for females aged in their twenties in particular, mortality rates seemed slightly higher in Scotland than in England &amp; Wales, as well as being lower than corresponding rates in the Republic of Ireland. Above the region marked DX a red diagonal </w:t>
      </w:r>
      <w:proofErr w:type="spellStart"/>
      <w:r>
        <w:t>stria</w:t>
      </w:r>
      <w:proofErr w:type="spellEnd"/>
      <w:r>
        <w:t xml:space="preserve"> is also visible for both genders, up to around the age of 45 years. This could be suggestive that some of the 1918 cohort effect was experienced slightly more severely for Scottish populations than English and Welsh populations; or given this </w:t>
      </w:r>
      <w:proofErr w:type="spellStart"/>
      <w:r>
        <w:t>stria</w:t>
      </w:r>
      <w:proofErr w:type="spellEnd"/>
      <w:r>
        <w:t xml:space="preserve"> disappears after around one decade, it could also be an artefact of, perhaps, slightly less accurate population estimates in Scotland for this cohort than for England &amp; Wales. </w:t>
      </w:r>
    </w:p>
    <w:p w:rsidR="00147592" w:rsidRDefault="00147592" w:rsidP="004D45EF">
      <w:r>
        <w:t xml:space="preserve">The shape ‘T’ (‘Troubles’) is coloured blue in the schematic, to indicate that mortality rates in young adulthood in Scotland suddenly became relatively better after 1972 than for males of the same age </w:t>
      </w:r>
      <w:r w:rsidR="00E460C0">
        <w:t xml:space="preserve">in Northern Ireland. Of course this relative improvement was not due to any improvement in Scottish male mortality at these ages, but the sudden increase in mortality hazards in young Northern Irish adult males. This finding, of sudden apparent comparative improvement in Scottish mortality, was what led to the previously mentioned paper on Northern Ireland being written. </w:t>
      </w:r>
      <w:r w:rsidR="00E460C0">
        <w:fldChar w:fldCharType="begin" w:fldLock="1"/>
      </w:r>
      <w:r w:rsidR="00E460C0">
        <w:instrText>ADDIN CSL_CITATION { "citationItems" : [ { "id" : "ITEM-1", "itemData" : { "DOI" : "10.17605/OSF.IO/3PJ2F", "author" : [ { "dropping-particle" : "", "family" : "Minton", "given" : "J", "non-dropping-particle" : "", "parse-names" : false, "suffix" : "" } ], "id" : "ITEM-1", "issued" : { "date-parts" : [ [ "2017" ] ] }, "title" : "The Shape of the Troubles: Visualising and modelling conflict-attributable trends in mortality in young adult males in Northern Ireland", "type" : "report" }, "uris" : [ "http://www.mendeley.com/documents/?uuid=18ee42b0-4d45-41a0-a4fa-d1bca694e795" ] } ], "mendeley" : { "formattedCitation" : "(J Minton, 2017b)", "plainTextFormattedCitation" : "(J Minton, 2017b)", "previouslyFormattedCitation" : "(J Minton, 2017b)" }, "properties" : { "noteIndex" : 0 }, "schema" : "https://github.com/citation-style-language/schema/raw/master/csl-citation.json" }</w:instrText>
      </w:r>
      <w:r w:rsidR="00E460C0">
        <w:fldChar w:fldCharType="separate"/>
      </w:r>
      <w:r w:rsidR="00E460C0" w:rsidRPr="00E460C0">
        <w:rPr>
          <w:noProof/>
        </w:rPr>
        <w:t>(J Minton, 2017b)</w:t>
      </w:r>
      <w:r w:rsidR="00E460C0">
        <w:fldChar w:fldCharType="end"/>
      </w:r>
    </w:p>
    <w:p w:rsidR="00E460C0" w:rsidRDefault="00E460C0" w:rsidP="004D45EF">
      <w:r>
        <w:t xml:space="preserve">The gradated red triangle ‘L’, for ‘Lag’, indicates a broad tendency firstly for trends in mortality rates improvement to lag slightly behind those of England &amp; Wales, and secondly for much of this lag to have occurred for generations born after around the 1930s. There are indications of this broad lag operating along generational lines by looking at the changing comparative mortality for both genders in Scotland at around the age of 80 years, which move from lighter to darker red shades, and also noting a fairly subtle triangular pattern in these darker red shades when Scotland is compared with </w:t>
      </w:r>
      <w:r w:rsidR="003C13DF">
        <w:t xml:space="preserve">either England &amp; Wales, or the Republic of Ireland. The transition in comparative mortality trends for Scottish populations compared with Irish is perhaps particularly stark for females, in that mortality risks were historically somewhat lower in Scotland compared with Ireland up to the end of the 1960s, and remained so at older ages up to the late 1990s. This pattern is discussed, and the implications quantified, in more detail elsewhere. </w:t>
      </w:r>
      <w:r w:rsidR="003C13DF">
        <w:fldChar w:fldCharType="begin" w:fldLock="1"/>
      </w:r>
      <w:r w:rsidR="003C13DF">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rsidR="003C13DF">
        <w:fldChar w:fldCharType="separate"/>
      </w:r>
      <w:r w:rsidR="003C13DF" w:rsidRPr="003C13DF">
        <w:rPr>
          <w:noProof/>
        </w:rPr>
        <w:t>(Jon Minton et al., 2017)</w:t>
      </w:r>
      <w:r w:rsidR="003C13DF">
        <w:fldChar w:fldCharType="end"/>
      </w:r>
    </w:p>
    <w:p w:rsidR="003C13DF" w:rsidRPr="003C13DF" w:rsidRDefault="003C13DF" w:rsidP="004D45EF">
      <w:r>
        <w:t xml:space="preserve">The final region indicated in the schematic is ‘R1’ (Recent), where perhaps the largest comparative relative mortality disadvantages in Scotland are apparent. This appears as a slightly irregularly shaped ‘cloud’ of darker red shades in both the English/Welsh, and the Irish comparison, and is much more marked for males than females. This </w:t>
      </w:r>
      <w:r w:rsidR="009A1AD4">
        <w:t xml:space="preserve">recent growth in increased relative mortality disadvantage is also discussed in more detail elsewhere </w:t>
      </w:r>
      <w:r w:rsidR="009A1AD4">
        <w:fldChar w:fldCharType="begin" w:fldLock="1"/>
      </w:r>
      <w:r w:rsidR="009A1AD4">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plainTextFormattedCitation" : "(Jon Minton et al., 2017)", "previouslyFormattedCitation" : "(Jon Minton et al., 2017)" }, "properties" : { "noteIndex" : 0 }, "schema" : "https://github.com/citation-style-language/schema/raw/master/csl-citation.json" }</w:instrText>
      </w:r>
      <w:r w:rsidR="009A1AD4">
        <w:fldChar w:fldCharType="separate"/>
      </w:r>
      <w:r w:rsidR="009A1AD4" w:rsidRPr="003C13DF">
        <w:rPr>
          <w:noProof/>
        </w:rPr>
        <w:t>(Jon Minton et al., 2017)</w:t>
      </w:r>
      <w:r w:rsidR="009A1AD4">
        <w:fldChar w:fldCharType="end"/>
      </w:r>
      <w:r w:rsidR="009A1AD4">
        <w:t xml:space="preserve"> and is likely related to worsening trends in some forms of cause-specific mortality in young adult males including suicides and drug-related deaths. </w:t>
      </w:r>
      <w:r w:rsidR="009A1AD4">
        <w:fldChar w:fldCharType="begin" w:fldLock="1"/>
      </w:r>
      <w:r w:rsidR="009A1AD4">
        <w:instrText>ADDIN CSL_CITATION { "citationItems" : [ { "id" : "ITEM-1", "itemData" : { "DOI" : "10.1136/jech-2016-207296", "ISSN" : "0143-005X", "author" : [ { "dropping-particle" : "", "family" : "Parkinson", "given" : "Jane", "non-dropping-particle" : "", "parse-names" : false, "suffix" : "" }, { "dropping-particle" : "", "family" : "Minton", "given" : "Jo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container-title" : "Journal of Epidemiology and Community Health", "id" : "ITEM-1", "issue" : "2", "issued" : { "date-parts" : [ [ "2017", "2" ] ] }, "page" : "194-200", "title" : "Recent cohort effects in suicide in Scotland: a legacy of the 1980s?", "type" : "article-journal", "volume" : "71" }, "uris" : [ "http://www.mendeley.com/documents/?uuid=1d81a028-cce5-47ae-8ff5-5c6c931534bd" ] }, { "id" : "ITEM-2", "itemData" : { "DOI" : "10.17605/OSF.IO/ECBPN", "author" : [ { "dropping-particle" : "", "family" : "Parkinson", "given" : "Jane", "non-dropping-particle" : "", "parse-names" : false, "suffix" : "" }, { "dropping-particle" : "", "family" : "Minton", "given" : "Jonathan", "non-dropping-particle" : "", "parse-names" : false, "suffix" : "" }, { "dropping-particle" : "", "family" : "Lewsey", "given" : "James", "non-dropping-particle" : "", "parse-names" : false, "suffix" : "" }, { "dropping-particle" : "", "family" : "Bouttell", "given" : "Janet", "non-dropping-particle" : "", "parse-names" : false, "suffix" : "" }, { "dropping-particle" : "", "family" : "McCartney", "given" : "Gerry", "non-dropping-particle" : "", "parse-names" : false, "suffix" : "" } ], "id" : "ITEM-2", "issued" : { "date-parts" : [ [ "2017" ] ] }, "title" : "Drug Related Deaths in Scotland", "type" : "report" }, "uris" : [ "http://www.mendeley.com/documents/?uuid=31788edf-80cb-4caf-9070-d8b6b0a505f1" ] } ], "mendeley" : { "formattedCitation" : "(Parkinson, Minton, Lewsey, Bouttell, &amp; McCartney, 2017a, 2017b)", "plainTextFormattedCitation" : "(Parkinson, Minton, Lewsey, Bouttell, &amp; McCartney, 2017a, 2017b)", "previouslyFormattedCitation" : "(Parkinson, Minton, Lewsey, Bouttell, &amp; McCartney, 2017a, 2017b)" }, "properties" : { "noteIndex" : 10 }, "schema" : "https://github.com/citation-style-language/schema/raw/master/csl-citation.json" }</w:instrText>
      </w:r>
      <w:r w:rsidR="009A1AD4">
        <w:fldChar w:fldCharType="separate"/>
      </w:r>
      <w:r w:rsidR="009A1AD4" w:rsidRPr="009A1AD4">
        <w:rPr>
          <w:noProof/>
        </w:rPr>
        <w:t>(Parkinson, Minton, Lewsey, Bouttell, &amp; McCartney, 2017a, 2017b)</w:t>
      </w:r>
      <w:r w:rsidR="009A1AD4">
        <w:fldChar w:fldCharType="end"/>
      </w:r>
      <w:r w:rsidR="009A1AD4">
        <w:t xml:space="preserve"> Although it should be noted deaths from these causes and at these ages are relatively rare, a particular source of concern with regard to healthy ageing is if the same factors which lead to elevated mortality risks at these ages also carry over to relative mortality hazard multipliers later in the life course, and so are portents of less healthy aging trajectories for ‘Generation X’ and later cohorts. </w:t>
      </w:r>
      <w:bookmarkStart w:id="2" w:name="_GoBack"/>
      <w:bookmarkEnd w:id="2"/>
    </w:p>
    <w:p w:rsidR="004D45EF" w:rsidRPr="004D45EF" w:rsidRDefault="004D45EF" w:rsidP="004D45E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3969"/>
      </w:tblGrid>
      <w:tr w:rsidR="00E50F27" w:rsidTr="008903CD">
        <w:tc>
          <w:tcPr>
            <w:tcW w:w="3823" w:type="dxa"/>
          </w:tcPr>
          <w:p w:rsidR="00E50F27" w:rsidRDefault="00E50F27" w:rsidP="00147592">
            <w:r>
              <w:rPr>
                <w:noProof/>
                <w:lang w:eastAsia="en-GB"/>
              </w:rPr>
              <w:drawing>
                <wp:inline distT="0" distB="0" distL="0" distR="0" wp14:anchorId="4BA22407" wp14:editId="264CF178">
                  <wp:extent cx="2250671" cy="32918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66057" cy="3314343"/>
                          </a:xfrm>
                          <a:prstGeom prst="rect">
                            <a:avLst/>
                          </a:prstGeom>
                        </pic:spPr>
                      </pic:pic>
                    </a:graphicData>
                  </a:graphic>
                </wp:inline>
              </w:drawing>
            </w:r>
          </w:p>
        </w:tc>
        <w:tc>
          <w:tcPr>
            <w:tcW w:w="3969" w:type="dxa"/>
          </w:tcPr>
          <w:p w:rsidR="00E50F27" w:rsidRDefault="00E50F27" w:rsidP="00147592">
            <w:r>
              <w:rPr>
                <w:noProof/>
                <w:lang w:eastAsia="en-GB"/>
              </w:rPr>
              <w:drawing>
                <wp:inline distT="0" distB="0" distL="0" distR="0" wp14:anchorId="70D842A9" wp14:editId="338244D5">
                  <wp:extent cx="2230120" cy="322060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2727" cy="3253256"/>
                          </a:xfrm>
                          <a:prstGeom prst="rect">
                            <a:avLst/>
                          </a:prstGeom>
                        </pic:spPr>
                      </pic:pic>
                    </a:graphicData>
                  </a:graphic>
                </wp:inline>
              </w:drawing>
            </w:r>
          </w:p>
        </w:tc>
      </w:tr>
      <w:tr w:rsidR="00E50F27" w:rsidTr="008903CD">
        <w:tc>
          <w:tcPr>
            <w:tcW w:w="3823" w:type="dxa"/>
          </w:tcPr>
          <w:p w:rsidR="00E50F27" w:rsidRPr="008903CD" w:rsidRDefault="00E50F27" w:rsidP="00147592">
            <w:pPr>
              <w:pStyle w:val="ListParagraph"/>
              <w:numPr>
                <w:ilvl w:val="0"/>
                <w:numId w:val="3"/>
              </w:numPr>
              <w:rPr>
                <w:i/>
              </w:rPr>
            </w:pPr>
            <w:r w:rsidRPr="008903CD">
              <w:rPr>
                <w:i/>
              </w:rPr>
              <w:t>Schematic representation of SLPs for British Isles populations</w:t>
            </w:r>
          </w:p>
        </w:tc>
        <w:tc>
          <w:tcPr>
            <w:tcW w:w="3969" w:type="dxa"/>
          </w:tcPr>
          <w:p w:rsidR="00E50F27" w:rsidRPr="008903CD" w:rsidRDefault="00E50F27" w:rsidP="00147592">
            <w:pPr>
              <w:pStyle w:val="ListParagraph"/>
              <w:keepNext/>
              <w:numPr>
                <w:ilvl w:val="0"/>
                <w:numId w:val="3"/>
              </w:numPr>
              <w:rPr>
                <w:i/>
              </w:rPr>
            </w:pPr>
            <w:r w:rsidRPr="008903CD">
              <w:rPr>
                <w:i/>
              </w:rPr>
              <w:t>Schematic representation of CLPs comparing Scottish populations against other British Isles populations</w:t>
            </w:r>
          </w:p>
        </w:tc>
      </w:tr>
    </w:tbl>
    <w:p w:rsidR="008903CD" w:rsidRDefault="008903CD" w:rsidP="008903CD">
      <w:pPr>
        <w:pStyle w:val="Caption"/>
      </w:pPr>
      <w:bookmarkStart w:id="3" w:name="_Ref498677552"/>
      <w:r>
        <w:t xml:space="preserve">Figure </w:t>
      </w:r>
      <w:r>
        <w:fldChar w:fldCharType="begin"/>
      </w:r>
      <w:r>
        <w:instrText xml:space="preserve"> SEQ Figure \* ARABIC </w:instrText>
      </w:r>
      <w:r>
        <w:fldChar w:fldCharType="separate"/>
      </w:r>
      <w:r w:rsidR="008B2236">
        <w:rPr>
          <w:noProof/>
        </w:rPr>
        <w:t>3</w:t>
      </w:r>
      <w:r>
        <w:fldChar w:fldCharType="end"/>
      </w:r>
      <w:bookmarkEnd w:id="3"/>
      <w:r>
        <w:t xml:space="preserve"> Schematic representations of SLPs and CLPs for Scotland and other British Isles populations</w:t>
      </w:r>
    </w:p>
    <w:p w:rsidR="00E50F27" w:rsidRPr="00E50F27" w:rsidRDefault="00E50F27" w:rsidP="00E50F27"/>
    <w:p w:rsidR="00411C09" w:rsidRDefault="00411C09" w:rsidP="00411C09"/>
    <w:p w:rsidR="00411C09" w:rsidRPr="00411C09" w:rsidRDefault="00411C09" w:rsidP="00411C09"/>
    <w:p w:rsidR="00411C09" w:rsidRDefault="00411C09" w:rsidP="00411C09">
      <w:pPr>
        <w:pStyle w:val="Heading2"/>
      </w:pPr>
      <w:r>
        <w:t>Comparative Level Plot: Scotland and its Neighbours</w:t>
      </w:r>
    </w:p>
    <w:p w:rsidR="00411C09" w:rsidRDefault="00411C09" w:rsidP="00411C09">
      <w:pPr>
        <w:pStyle w:val="Heading2"/>
      </w:pPr>
      <w:r>
        <w:t>Lexis Plots of other populations</w:t>
      </w:r>
    </w:p>
    <w:p w:rsidR="00411C09" w:rsidRDefault="00411C09" w:rsidP="00411C09">
      <w:pPr>
        <w:pStyle w:val="Heading2"/>
      </w:pPr>
      <w:r>
        <w:t xml:space="preserve">Comparative Level Plots: Selected Other Populations </w:t>
      </w:r>
    </w:p>
    <w:p w:rsidR="002562D5" w:rsidRPr="002562D5" w:rsidRDefault="002562D5" w:rsidP="002562D5"/>
    <w:p w:rsidR="00D80BE9" w:rsidRDefault="00D80BE9" w:rsidP="00F9192F">
      <w:pPr>
        <w:pStyle w:val="Heading2"/>
      </w:pPr>
      <w:r>
        <w:lastRenderedPageBreak/>
        <w:t>Scottish Disadvantage</w:t>
      </w:r>
    </w:p>
    <w:p w:rsidR="00557F8F" w:rsidRDefault="00557F8F" w:rsidP="00D80BE9">
      <w:pPr>
        <w:pStyle w:val="Heading3"/>
      </w:pPr>
      <w:r>
        <w:t>Age groups</w:t>
      </w:r>
    </w:p>
    <w:p w:rsidR="00D80BE9" w:rsidRDefault="00D80BE9" w:rsidP="00557F8F">
      <w:pPr>
        <w:pStyle w:val="Heading4"/>
      </w:pPr>
      <w:r>
        <w:t>Older Age</w:t>
      </w:r>
    </w:p>
    <w:p w:rsidR="00D80BE9" w:rsidRDefault="00D80BE9" w:rsidP="00557F8F">
      <w:pPr>
        <w:pStyle w:val="Heading4"/>
      </w:pPr>
      <w:r>
        <w:t>Younger Age</w:t>
      </w:r>
    </w:p>
    <w:p w:rsidR="00F9192F" w:rsidRDefault="00F9192F" w:rsidP="00F9192F">
      <w:pPr>
        <w:pStyle w:val="Heading2"/>
      </w:pPr>
      <w:r>
        <w:t xml:space="preserve">Healthy ageing </w:t>
      </w:r>
    </w:p>
    <w:p w:rsidR="00557F8F" w:rsidRDefault="00557F8F" w:rsidP="00557F8F">
      <w:pPr>
        <w:pStyle w:val="Heading3"/>
      </w:pPr>
      <w:r>
        <w:t>Compression of Mortality</w:t>
      </w:r>
    </w:p>
    <w:p w:rsidR="00557F8F" w:rsidRDefault="00557F8F" w:rsidP="00557F8F">
      <w:pPr>
        <w:pStyle w:val="Heading3"/>
      </w:pPr>
      <w:r>
        <w:t>Compression of Morbidity</w:t>
      </w:r>
    </w:p>
    <w:p w:rsidR="00F9192F" w:rsidRDefault="00F9192F" w:rsidP="00F9192F">
      <w:pPr>
        <w:pStyle w:val="Heading2"/>
      </w:pPr>
      <w:r>
        <w:t xml:space="preserve">Life course </w:t>
      </w:r>
    </w:p>
    <w:p w:rsidR="00557F8F" w:rsidRDefault="00557F8F" w:rsidP="00557F8F">
      <w:pPr>
        <w:pStyle w:val="Heading3"/>
      </w:pPr>
      <w:r>
        <w:t>Life course stages</w:t>
      </w:r>
    </w:p>
    <w:p w:rsidR="00557F8F" w:rsidRDefault="00557F8F" w:rsidP="00557F8F">
      <w:pPr>
        <w:pStyle w:val="Heading4"/>
      </w:pPr>
      <w:r>
        <w:t>Infancy</w:t>
      </w:r>
    </w:p>
    <w:p w:rsidR="00557F8F" w:rsidRDefault="00557F8F" w:rsidP="00557F8F">
      <w:pPr>
        <w:pStyle w:val="Heading4"/>
      </w:pPr>
      <w:r>
        <w:t>Adulthood</w:t>
      </w:r>
    </w:p>
    <w:p w:rsidR="00557F8F" w:rsidRDefault="00557F8F" w:rsidP="00557F8F">
      <w:pPr>
        <w:pStyle w:val="Heading4"/>
      </w:pPr>
      <w:r>
        <w:t>Senescence</w:t>
      </w:r>
    </w:p>
    <w:p w:rsidR="00F9192F" w:rsidRDefault="00F9192F" w:rsidP="00F9192F">
      <w:pPr>
        <w:pStyle w:val="Heading3"/>
      </w:pPr>
      <w:r>
        <w:t>Barker &amp; Critical Period</w:t>
      </w:r>
    </w:p>
    <w:p w:rsidR="00F9192F" w:rsidRDefault="00F9192F" w:rsidP="00F9192F">
      <w:pPr>
        <w:pStyle w:val="Heading2"/>
      </w:pPr>
      <w:r>
        <w:t xml:space="preserve">Different model types </w:t>
      </w:r>
    </w:p>
    <w:p w:rsidR="00D80BE9" w:rsidRDefault="00D80BE9" w:rsidP="00F9192F">
      <w:pPr>
        <w:pStyle w:val="Heading3"/>
      </w:pPr>
      <w:r>
        <w:t>Life Expectancies</w:t>
      </w:r>
    </w:p>
    <w:p w:rsidR="00D80BE9" w:rsidRDefault="00D80BE9" w:rsidP="00D80BE9">
      <w:pPr>
        <w:pStyle w:val="Heading4"/>
      </w:pPr>
      <w:r>
        <w:t>Conditional and Unconditional</w:t>
      </w:r>
    </w:p>
    <w:p w:rsidR="00D80BE9" w:rsidRDefault="00D80BE9" w:rsidP="00D80BE9">
      <w:pPr>
        <w:pStyle w:val="Heading4"/>
      </w:pPr>
      <w:r>
        <w:t>Period or Cohort</w:t>
      </w:r>
    </w:p>
    <w:p w:rsidR="00D80BE9" w:rsidRDefault="00D80BE9" w:rsidP="00D80BE9">
      <w:pPr>
        <w:pStyle w:val="Heading4"/>
      </w:pPr>
      <w:r>
        <w:t>Extrapolation if Cohort</w:t>
      </w:r>
    </w:p>
    <w:p w:rsidR="00F9192F" w:rsidRDefault="00F9192F" w:rsidP="00F9192F">
      <w:pPr>
        <w:pStyle w:val="Heading3"/>
      </w:pPr>
      <w:r>
        <w:t>Life course structures</w:t>
      </w:r>
    </w:p>
    <w:p w:rsidR="00F9192F" w:rsidRDefault="00F9192F" w:rsidP="00F9192F">
      <w:pPr>
        <w:pStyle w:val="Heading4"/>
      </w:pPr>
      <w:proofErr w:type="spellStart"/>
      <w:r>
        <w:t>Gompertz</w:t>
      </w:r>
      <w:proofErr w:type="spellEnd"/>
    </w:p>
    <w:p w:rsidR="00F9192F" w:rsidRDefault="00F9192F" w:rsidP="00F9192F">
      <w:pPr>
        <w:pStyle w:val="Heading4"/>
      </w:pPr>
      <w:proofErr w:type="spellStart"/>
      <w:r>
        <w:t>Gompertz-Makeham</w:t>
      </w:r>
      <w:proofErr w:type="spellEnd"/>
    </w:p>
    <w:p w:rsidR="00F9192F" w:rsidRDefault="00F9192F" w:rsidP="00F9192F">
      <w:pPr>
        <w:pStyle w:val="Heading4"/>
      </w:pPr>
      <w:r>
        <w:t>Siler</w:t>
      </w:r>
    </w:p>
    <w:p w:rsidR="00557F8F" w:rsidRDefault="00557F8F" w:rsidP="00F9192F">
      <w:pPr>
        <w:pStyle w:val="Heading4"/>
      </w:pPr>
      <w:r>
        <w:t>Non-Parametric</w:t>
      </w:r>
    </w:p>
    <w:p w:rsidR="00F9192F" w:rsidRDefault="00F9192F" w:rsidP="00F9192F">
      <w:pPr>
        <w:pStyle w:val="Heading4"/>
      </w:pPr>
      <w:proofErr w:type="spellStart"/>
      <w:r>
        <w:t>Heligman</w:t>
      </w:r>
      <w:proofErr w:type="spellEnd"/>
      <w:r>
        <w:t xml:space="preserve"> Pollard</w:t>
      </w:r>
    </w:p>
    <w:p w:rsidR="00D80BE9" w:rsidRDefault="00F9192F" w:rsidP="00F9192F">
      <w:pPr>
        <w:pStyle w:val="Heading3"/>
      </w:pPr>
      <w:r>
        <w:t xml:space="preserve">Drift Models: </w:t>
      </w:r>
    </w:p>
    <w:p w:rsidR="00F9192F" w:rsidRDefault="00F9192F" w:rsidP="00D80BE9">
      <w:pPr>
        <w:pStyle w:val="Heading4"/>
      </w:pPr>
      <w:r>
        <w:t xml:space="preserve">Lee-Carter </w:t>
      </w:r>
    </w:p>
    <w:p w:rsidR="00D80BE9" w:rsidRDefault="00D80BE9" w:rsidP="00D80BE9">
      <w:pPr>
        <w:pStyle w:val="Heading4"/>
      </w:pPr>
      <w:r>
        <w:t>Quasi-Spatial</w:t>
      </w:r>
      <w:r w:rsidR="00557F8F">
        <w:t xml:space="preserve"> (</w:t>
      </w:r>
      <w:proofErr w:type="spellStart"/>
      <w:r w:rsidR="00557F8F">
        <w:t>Girosi</w:t>
      </w:r>
      <w:proofErr w:type="spellEnd"/>
      <w:r w:rsidR="00557F8F">
        <w:t xml:space="preserve"> &amp; King)</w:t>
      </w:r>
    </w:p>
    <w:p w:rsidR="00F9192F" w:rsidRDefault="00D80BE9" w:rsidP="00F9192F">
      <w:pPr>
        <w:pStyle w:val="Heading2"/>
      </w:pPr>
      <w:r>
        <w:t xml:space="preserve">Lexis surfaces </w:t>
      </w:r>
    </w:p>
    <w:p w:rsidR="00D80BE9" w:rsidRDefault="00D80BE9" w:rsidP="00D80BE9">
      <w:pPr>
        <w:pStyle w:val="Heading3"/>
      </w:pPr>
      <w:r>
        <w:t>Concept</w:t>
      </w:r>
    </w:p>
    <w:p w:rsidR="00D80BE9" w:rsidRDefault="00D80BE9" w:rsidP="00D80BE9">
      <w:pPr>
        <w:pStyle w:val="Heading3"/>
      </w:pPr>
      <w:r>
        <w:t>Origins</w:t>
      </w:r>
    </w:p>
    <w:p w:rsidR="00D80BE9" w:rsidRDefault="00D80BE9" w:rsidP="00D80BE9">
      <w:pPr>
        <w:pStyle w:val="Heading3"/>
      </w:pPr>
      <w:r>
        <w:t>Applications</w:t>
      </w:r>
    </w:p>
    <w:p w:rsidR="00D80BE9" w:rsidRDefault="00D80BE9" w:rsidP="00D80BE9">
      <w:pPr>
        <w:pStyle w:val="Heading3"/>
      </w:pPr>
      <w:r>
        <w:t>Variants</w:t>
      </w:r>
    </w:p>
    <w:p w:rsidR="00D80BE9" w:rsidRDefault="00D80BE9" w:rsidP="00D80BE9">
      <w:pPr>
        <w:pStyle w:val="Heading2"/>
      </w:pPr>
      <w:r>
        <w:t>Ways of Reasoning about data</w:t>
      </w:r>
    </w:p>
    <w:p w:rsidR="00D80BE9" w:rsidRDefault="00D80BE9" w:rsidP="00D80BE9">
      <w:pPr>
        <w:pStyle w:val="Heading3"/>
      </w:pPr>
      <w:r>
        <w:t>Reasoning: Inductive, Deductive, Abductive</w:t>
      </w:r>
    </w:p>
    <w:p w:rsidR="00D80BE9" w:rsidRDefault="00D80BE9" w:rsidP="00D80BE9">
      <w:pPr>
        <w:pStyle w:val="Heading3"/>
      </w:pPr>
      <w:r>
        <w:t>Case-based and variable-based</w:t>
      </w:r>
    </w:p>
    <w:p w:rsidR="00D80BE9" w:rsidRDefault="00D80BE9" w:rsidP="00D80BE9">
      <w:pPr>
        <w:pStyle w:val="Heading3"/>
      </w:pPr>
      <w:r>
        <w:t>Lexis surfaces as case-based approach</w:t>
      </w:r>
    </w:p>
    <w:p w:rsidR="00D80BE9" w:rsidRDefault="00D80BE9" w:rsidP="00D80BE9">
      <w:pPr>
        <w:pStyle w:val="Heading2"/>
      </w:pPr>
      <w:r>
        <w:t>Aim</w:t>
      </w:r>
    </w:p>
    <w:p w:rsidR="00D80BE9" w:rsidRDefault="00D80BE9" w:rsidP="00D80BE9">
      <w:pPr>
        <w:pStyle w:val="Heading3"/>
      </w:pPr>
      <w:r>
        <w:t>Use Lexis surfaces to apply case-based reasoning to populations, and population comparisons</w:t>
      </w:r>
    </w:p>
    <w:p w:rsidR="00D80BE9" w:rsidRDefault="00D80BE9" w:rsidP="00D80BE9">
      <w:pPr>
        <w:pStyle w:val="Heading3"/>
      </w:pPr>
      <w:r>
        <w:t>To understand accumulation of Scottish disadvantage over the life course</w:t>
      </w:r>
    </w:p>
    <w:p w:rsidR="00D80BE9" w:rsidRDefault="00D80BE9" w:rsidP="00D80BE9">
      <w:pPr>
        <w:pStyle w:val="Heading3"/>
      </w:pPr>
      <w:r>
        <w:lastRenderedPageBreak/>
        <w:t>To understand additional selected phenomena</w:t>
      </w:r>
    </w:p>
    <w:p w:rsidR="00F9192F" w:rsidRDefault="00F9192F" w:rsidP="00F9192F">
      <w:pPr>
        <w:pStyle w:val="Heading1"/>
      </w:pPr>
      <w:r>
        <w:t>Results</w:t>
      </w:r>
    </w:p>
    <w:p w:rsidR="00F9192F" w:rsidRDefault="00F9192F" w:rsidP="00F9192F">
      <w:pPr>
        <w:pStyle w:val="Heading2"/>
      </w:pPr>
      <w:r>
        <w:t>Lexis Plots of the British Isles</w:t>
      </w:r>
    </w:p>
    <w:p w:rsidR="00F9192F" w:rsidRDefault="00F9192F" w:rsidP="00F9192F">
      <w:pPr>
        <w:pStyle w:val="Heading2"/>
      </w:pPr>
      <w:r>
        <w:t>Comparative Level Plot: Scotland and its Neighbours</w:t>
      </w:r>
    </w:p>
    <w:p w:rsidR="00F9192F" w:rsidRDefault="00F9192F" w:rsidP="00F9192F">
      <w:pPr>
        <w:pStyle w:val="Heading2"/>
      </w:pPr>
      <w:r>
        <w:t>Lexis Plots of other populations</w:t>
      </w:r>
    </w:p>
    <w:p w:rsidR="00F9192F" w:rsidRDefault="00F9192F" w:rsidP="00F9192F">
      <w:pPr>
        <w:pStyle w:val="Heading2"/>
      </w:pPr>
      <w:r>
        <w:t xml:space="preserve">Comparative Level Plots: Selected Other Populations </w:t>
      </w:r>
    </w:p>
    <w:p w:rsidR="00F9192F" w:rsidRDefault="00F9192F" w:rsidP="00F9192F">
      <w:pPr>
        <w:pStyle w:val="Heading1"/>
      </w:pPr>
      <w:r>
        <w:t>Discussion</w:t>
      </w:r>
    </w:p>
    <w:p w:rsidR="00D80BE9" w:rsidRDefault="00D80BE9" w:rsidP="00D80BE9">
      <w:pPr>
        <w:pStyle w:val="Heading2"/>
      </w:pPr>
      <w:r>
        <w:t>Implications for Practice</w:t>
      </w:r>
    </w:p>
    <w:p w:rsidR="00D80BE9" w:rsidRDefault="00D80BE9" w:rsidP="00D80BE9">
      <w:pPr>
        <w:pStyle w:val="Heading3"/>
      </w:pPr>
      <w:r>
        <w:t>Conclusions regarding Scotland</w:t>
      </w:r>
    </w:p>
    <w:p w:rsidR="00D80BE9" w:rsidRDefault="00D80BE9" w:rsidP="00D80BE9">
      <w:pPr>
        <w:pStyle w:val="Heading3"/>
      </w:pPr>
      <w:r>
        <w:t>Conclusions regarding other countries</w:t>
      </w:r>
    </w:p>
    <w:p w:rsidR="00D80BE9" w:rsidRDefault="00D80BE9" w:rsidP="00D80BE9">
      <w:pPr>
        <w:pStyle w:val="Heading2"/>
      </w:pPr>
      <w:r>
        <w:t>Implications for Research</w:t>
      </w:r>
    </w:p>
    <w:p w:rsidR="00D80BE9" w:rsidRDefault="00D80BE9" w:rsidP="00D80BE9">
      <w:pPr>
        <w:pStyle w:val="Heading3"/>
      </w:pPr>
      <w:r>
        <w:t>Case-based reasoning</w:t>
      </w:r>
    </w:p>
    <w:p w:rsidR="00D80BE9" w:rsidRDefault="00D80BE9" w:rsidP="00D80BE9">
      <w:pPr>
        <w:pStyle w:val="Heading3"/>
      </w:pPr>
      <w:r>
        <w:t>Modelling approaches</w:t>
      </w:r>
    </w:p>
    <w:p w:rsidR="00D80BE9" w:rsidRDefault="00557F8F" w:rsidP="00D80BE9">
      <w:pPr>
        <w:pStyle w:val="Heading3"/>
      </w:pPr>
      <w:r>
        <w:t>Lexis surfaces in an abductive research workflow</w:t>
      </w:r>
    </w:p>
    <w:p w:rsidR="00557F8F" w:rsidRDefault="00557F8F" w:rsidP="00D80BE9">
      <w:pPr>
        <w:pStyle w:val="Heading3"/>
      </w:pPr>
      <w:r>
        <w:t>Interactive Lexis surfaces</w:t>
      </w:r>
    </w:p>
    <w:p w:rsidR="00557F8F" w:rsidRDefault="00557F8F" w:rsidP="00557F8F">
      <w:pPr>
        <w:pStyle w:val="Heading2"/>
      </w:pPr>
      <w:r>
        <w:t>Final summary</w:t>
      </w:r>
    </w:p>
    <w:sectPr w:rsidR="00557F8F">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6D80" w:rsidRDefault="00B16D80" w:rsidP="001714A3">
      <w:pPr>
        <w:spacing w:after="0" w:line="240" w:lineRule="auto"/>
      </w:pPr>
      <w:r>
        <w:separator/>
      </w:r>
    </w:p>
  </w:endnote>
  <w:endnote w:type="continuationSeparator" w:id="0">
    <w:p w:rsidR="00B16D80" w:rsidRDefault="00B16D80" w:rsidP="001714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579297"/>
      <w:docPartObj>
        <w:docPartGallery w:val="Page Numbers (Bottom of Page)"/>
        <w:docPartUnique/>
      </w:docPartObj>
    </w:sdtPr>
    <w:sdtEndPr>
      <w:rPr>
        <w:noProof/>
      </w:rPr>
    </w:sdtEndPr>
    <w:sdtContent>
      <w:p w:rsidR="00147592" w:rsidRDefault="00147592">
        <w:pPr>
          <w:pStyle w:val="Footer"/>
          <w:jc w:val="right"/>
        </w:pPr>
        <w:r>
          <w:fldChar w:fldCharType="begin"/>
        </w:r>
        <w:r>
          <w:instrText xml:space="preserve"> PAGE   \* MERGEFORMAT </w:instrText>
        </w:r>
        <w:r>
          <w:fldChar w:fldCharType="separate"/>
        </w:r>
        <w:r w:rsidR="009A1AD4">
          <w:rPr>
            <w:noProof/>
          </w:rPr>
          <w:t>8</w:t>
        </w:r>
        <w:r>
          <w:rPr>
            <w:noProof/>
          </w:rPr>
          <w:fldChar w:fldCharType="end"/>
        </w:r>
      </w:p>
    </w:sdtContent>
  </w:sdt>
  <w:p w:rsidR="00147592" w:rsidRDefault="001475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6D80" w:rsidRDefault="00B16D80" w:rsidP="001714A3">
      <w:pPr>
        <w:spacing w:after="0" w:line="240" w:lineRule="auto"/>
      </w:pPr>
      <w:r>
        <w:separator/>
      </w:r>
    </w:p>
  </w:footnote>
  <w:footnote w:type="continuationSeparator" w:id="0">
    <w:p w:rsidR="00B16D80" w:rsidRDefault="00B16D80" w:rsidP="001714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921702"/>
    <w:multiLevelType w:val="hybridMultilevel"/>
    <w:tmpl w:val="B6AEDB84"/>
    <w:lvl w:ilvl="0" w:tplc="05B6944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AEC5F29"/>
    <w:multiLevelType w:val="hybridMultilevel"/>
    <w:tmpl w:val="B9C083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332630"/>
    <w:multiLevelType w:val="hybridMultilevel"/>
    <w:tmpl w:val="B71097C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6867527"/>
    <w:multiLevelType w:val="hybridMultilevel"/>
    <w:tmpl w:val="FB20BE3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2FC8"/>
    <w:rsid w:val="000812E0"/>
    <w:rsid w:val="00087AB5"/>
    <w:rsid w:val="000B4AB9"/>
    <w:rsid w:val="001127AC"/>
    <w:rsid w:val="00120BE9"/>
    <w:rsid w:val="00147592"/>
    <w:rsid w:val="001714A3"/>
    <w:rsid w:val="001F2163"/>
    <w:rsid w:val="00207598"/>
    <w:rsid w:val="00210C7C"/>
    <w:rsid w:val="00223926"/>
    <w:rsid w:val="002562D5"/>
    <w:rsid w:val="00265309"/>
    <w:rsid w:val="00266EE7"/>
    <w:rsid w:val="0027428C"/>
    <w:rsid w:val="002E108B"/>
    <w:rsid w:val="002F4040"/>
    <w:rsid w:val="00327D17"/>
    <w:rsid w:val="00386E74"/>
    <w:rsid w:val="003C13DF"/>
    <w:rsid w:val="003F76E8"/>
    <w:rsid w:val="00411C09"/>
    <w:rsid w:val="00476CD4"/>
    <w:rsid w:val="004773EF"/>
    <w:rsid w:val="004D45EF"/>
    <w:rsid w:val="00557F8F"/>
    <w:rsid w:val="00567101"/>
    <w:rsid w:val="005C04EA"/>
    <w:rsid w:val="005F4F8E"/>
    <w:rsid w:val="0066275A"/>
    <w:rsid w:val="00677269"/>
    <w:rsid w:val="006E4E43"/>
    <w:rsid w:val="006F31AC"/>
    <w:rsid w:val="007B12FE"/>
    <w:rsid w:val="0086437C"/>
    <w:rsid w:val="00872B1B"/>
    <w:rsid w:val="008903CD"/>
    <w:rsid w:val="008B2236"/>
    <w:rsid w:val="008D7551"/>
    <w:rsid w:val="008F2DCC"/>
    <w:rsid w:val="00981382"/>
    <w:rsid w:val="00990D2C"/>
    <w:rsid w:val="009A0220"/>
    <w:rsid w:val="009A1AD4"/>
    <w:rsid w:val="009E70AD"/>
    <w:rsid w:val="00AA1590"/>
    <w:rsid w:val="00AC6572"/>
    <w:rsid w:val="00AD749B"/>
    <w:rsid w:val="00B16D80"/>
    <w:rsid w:val="00B22FC8"/>
    <w:rsid w:val="00BD7458"/>
    <w:rsid w:val="00C67F2E"/>
    <w:rsid w:val="00D26429"/>
    <w:rsid w:val="00D41152"/>
    <w:rsid w:val="00D80BE9"/>
    <w:rsid w:val="00DA5C07"/>
    <w:rsid w:val="00E460C0"/>
    <w:rsid w:val="00E50F27"/>
    <w:rsid w:val="00E818B1"/>
    <w:rsid w:val="00EF6770"/>
    <w:rsid w:val="00F15DA5"/>
    <w:rsid w:val="00F9192F"/>
    <w:rsid w:val="00FC4B4A"/>
    <w:rsid w:val="00FF2B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A96A529-AA04-4BC9-8597-7BA5E69EA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919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9192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919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9192F"/>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F9192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192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9192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9192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F9192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F9192F"/>
    <w:rPr>
      <w:rFonts w:asciiTheme="majorHAnsi" w:eastAsiaTheme="majorEastAsia" w:hAnsiTheme="majorHAnsi" w:cstheme="majorBidi"/>
      <w:color w:val="2E74B5" w:themeColor="accent1" w:themeShade="BF"/>
    </w:rPr>
  </w:style>
  <w:style w:type="table" w:styleId="TableGrid">
    <w:name w:val="Table Grid"/>
    <w:basedOn w:val="TableNormal"/>
    <w:uiPriority w:val="39"/>
    <w:rsid w:val="00FF2B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70AD"/>
    <w:pPr>
      <w:spacing w:after="200" w:line="240" w:lineRule="auto"/>
    </w:pPr>
    <w:rPr>
      <w:i/>
      <w:iCs/>
      <w:color w:val="44546A" w:themeColor="text2"/>
      <w:sz w:val="18"/>
      <w:szCs w:val="18"/>
    </w:rPr>
  </w:style>
  <w:style w:type="paragraph" w:styleId="ListParagraph">
    <w:name w:val="List Paragraph"/>
    <w:basedOn w:val="Normal"/>
    <w:uiPriority w:val="34"/>
    <w:qFormat/>
    <w:rsid w:val="009E70AD"/>
    <w:pPr>
      <w:ind w:left="720"/>
      <w:contextualSpacing/>
    </w:pPr>
  </w:style>
  <w:style w:type="paragraph" w:styleId="BalloonText">
    <w:name w:val="Balloon Text"/>
    <w:basedOn w:val="Normal"/>
    <w:link w:val="BalloonTextChar"/>
    <w:uiPriority w:val="99"/>
    <w:semiHidden/>
    <w:unhideWhenUsed/>
    <w:rsid w:val="008B22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236"/>
    <w:rPr>
      <w:rFonts w:ascii="Segoe UI" w:hAnsi="Segoe UI" w:cs="Segoe UI"/>
      <w:sz w:val="18"/>
      <w:szCs w:val="18"/>
    </w:rPr>
  </w:style>
  <w:style w:type="paragraph" w:styleId="Header">
    <w:name w:val="header"/>
    <w:basedOn w:val="Normal"/>
    <w:link w:val="HeaderChar"/>
    <w:uiPriority w:val="99"/>
    <w:unhideWhenUsed/>
    <w:rsid w:val="001714A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14A3"/>
  </w:style>
  <w:style w:type="paragraph" w:styleId="Footer">
    <w:name w:val="footer"/>
    <w:basedOn w:val="Normal"/>
    <w:link w:val="FooterChar"/>
    <w:uiPriority w:val="99"/>
    <w:unhideWhenUsed/>
    <w:rsid w:val="001714A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14A3"/>
  </w:style>
  <w:style w:type="paragraph" w:styleId="Title">
    <w:name w:val="Title"/>
    <w:basedOn w:val="Normal"/>
    <w:next w:val="Normal"/>
    <w:link w:val="TitleChar"/>
    <w:uiPriority w:val="10"/>
    <w:qFormat/>
    <w:rsid w:val="001714A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4A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1DD93-2E88-4E32-9C4F-485BA2598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TotalTime>
  <Pages>13</Pages>
  <Words>15448</Words>
  <Characters>88055</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03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5</cp:revision>
  <cp:lastPrinted>2017-11-17T10:34:00Z</cp:lastPrinted>
  <dcterms:created xsi:type="dcterms:W3CDTF">2017-11-13T11:18:00Z</dcterms:created>
  <dcterms:modified xsi:type="dcterms:W3CDTF">2017-11-17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apa</vt:lpwstr>
  </property>
</Properties>
</file>